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30EAA5" w14:textId="77777777" w:rsidR="008E2336" w:rsidRDefault="008E2336" w:rsidP="008E2336">
      <w:pPr>
        <w:pStyle w:val="Heading1"/>
        <w:ind w:left="363"/>
        <w:rPr>
          <w:lang w:val="en-US"/>
        </w:rPr>
      </w:pPr>
      <w:bookmarkStart w:id="0" w:name="_Toc233214681"/>
      <w:r w:rsidRPr="00F12075">
        <w:t>BAB I</w:t>
      </w:r>
      <w:bookmarkEnd w:id="0"/>
      <w:r>
        <w:rPr>
          <w:lang w:val="en-US"/>
        </w:rPr>
        <w:t xml:space="preserve"> </w:t>
      </w:r>
    </w:p>
    <w:p w14:paraId="47A696E7" w14:textId="77777777" w:rsidR="008E2336" w:rsidRDefault="008E2336" w:rsidP="008E2336">
      <w:pPr>
        <w:pStyle w:val="Heading1"/>
        <w:ind w:left="363"/>
        <w:rPr>
          <w:bCs w:val="0"/>
          <w:lang w:val="en-US"/>
        </w:rPr>
      </w:pPr>
      <w:bookmarkStart w:id="1" w:name="_Toc233214682"/>
      <w:r w:rsidRPr="00381225">
        <w:rPr>
          <w:bCs w:val="0"/>
          <w:lang w:val="en-US"/>
        </w:rPr>
        <w:t>PENDAHULUAN</w:t>
      </w:r>
      <w:bookmarkEnd w:id="1"/>
    </w:p>
    <w:p w14:paraId="5CF80963" w14:textId="77777777" w:rsidR="008E2336" w:rsidRDefault="008E2336" w:rsidP="008E2336">
      <w:pPr>
        <w:pStyle w:val="Heading2"/>
        <w:numPr>
          <w:ilvl w:val="0"/>
          <w:numId w:val="5"/>
        </w:numPr>
        <w:spacing w:before="240"/>
      </w:pPr>
      <w:bookmarkStart w:id="2" w:name="_Toc233214683"/>
      <w:r w:rsidRPr="00997FAF">
        <w:t>Latar Belakang</w:t>
      </w:r>
      <w:bookmarkEnd w:id="2"/>
    </w:p>
    <w:p w14:paraId="328D0344" w14:textId="77777777" w:rsidR="008E2336" w:rsidRDefault="008E2336" w:rsidP="008E2336">
      <w:pPr>
        <w:pStyle w:val="NormalWeb"/>
        <w:spacing w:before="360" w:beforeAutospacing="0" w:after="0" w:afterAutospacing="0" w:line="360" w:lineRule="auto"/>
        <w:ind w:left="363" w:firstLine="363"/>
        <w:jc w:val="both"/>
      </w:pPr>
      <w:r>
        <w:t>Pendidikan pada hakikatnya bukan sekadar proses mekanis transfer pengetahuan (</w:t>
      </w:r>
      <w:r>
        <w:rPr>
          <w:i/>
          <w:iCs/>
        </w:rPr>
        <w:t>transfer of knowledge</w:t>
      </w:r>
      <w:r>
        <w:t>), melainkan sebuah upaya sadar dan terencana untuk mentransformasikan nilai-nilai luhur (</w:t>
      </w:r>
      <w:r>
        <w:rPr>
          <w:i/>
          <w:iCs/>
        </w:rPr>
        <w:t>transfer of values</w:t>
      </w:r>
      <w:r>
        <w:t xml:space="preserve">) guna membentuk kepribadian manusia yang utuh dan berintegritas </w:t>
      </w:r>
      <w:r>
        <w:fldChar w:fldCharType="begin" w:fldLock="1"/>
      </w:r>
      <w:r>
        <w:instrText>ADDIN CSL_CITATION {"citationItems":[{"id":"ITEM-1","itemData":{"ISBN":"6342370834","author":[{"dropping-particle":"","family":"Ekowati","given":"Dyah Worowirastri","non-dropping-particle":"","parse-names":false,"suffix":""},{"dropping-particle":"","family":"Rahardjanto","given":"Abdulkadir","non-dropping-particle":"","parse-names":false,"suffix":""}],"id":"ITEM-1","issued":{"date-parts":[["2025"]]},"publisher":"UMMPress","title":"Filosofi Pendidikan Dan Pendidikan Nilai","type":"book"},"uris":["http://www.mendeley.com/documents/?uuid=5eaf8953-5b47-4d4d-a86b-decf224c6a02"]}],"mendeley":{"formattedCitation":"(Ekowati &amp; Rahardjanto, 2025)","plainTextFormattedCitation":"(Ekowati &amp; Rahardjanto, 2025)","previouslyFormattedCitation":"(Ekowati &amp; Rahardjanto, 2025)"},"properties":{"noteIndex":0},"schema":"https://github.com/citation-style-language/schema/raw/master/csl-citation.json"}</w:instrText>
      </w:r>
      <w:r>
        <w:fldChar w:fldCharType="separate"/>
      </w:r>
      <w:r w:rsidRPr="00351CBE">
        <w:rPr>
          <w:noProof/>
        </w:rPr>
        <w:t>(Ekowati &amp; Rahardjanto, 2025)</w:t>
      </w:r>
      <w:r>
        <w:fldChar w:fldCharType="end"/>
      </w:r>
      <w:r>
        <w:t xml:space="preserve">. Sejalan dengan filosofi pendidikan </w:t>
      </w:r>
      <w:r w:rsidRPr="007176AF">
        <w:t>Ki Hajar Dewantara</w:t>
      </w:r>
      <w:r>
        <w:t xml:space="preserve">, proses ini bertujuan untuk menuntun segala kekuatan kodrat yang ada pada anak agar mereka dapat mencapai keselamatan dan kebahagiaan yang setinggi-tingginya </w:t>
      </w:r>
      <w:r>
        <w:fldChar w:fldCharType="begin" w:fldLock="1"/>
      </w:r>
      <w:r>
        <w:instrText>ADDIN CSL_CITATION {"citationItems":[{"id":"ITEM-1","itemData":{"DOI":"https://doi.org/10.54371/jiip.v8i1.6424","ISSN":"2614-8854","author":[{"dropping-particle":"","family":"Ismail","given":"Ismail","non-dropping-particle":"","parse-names":false,"suffix":""}],"container-title":"JIIP-Jurnal Ilmiah Ilmu Pendidikan","id":"ITEM-1","issue":"1","issued":{"date-parts":[["2025"]]},"page":"1105-1112","title":"Pandangan filsafat ki hajar dewantara sebagai landasan pendidikan di era kurikulum merdeka dalam menghadapi abad 21","type":"article-journal","volume":"8"},"uris":["http://www.mendeley.com/documents/?uuid=30358634-4032-4710-9270-31320fd6fe24"]}],"mendeley":{"formattedCitation":"(Ismail, 2025)","plainTextFormattedCitation":"(Ismail, 2025)","previouslyFormattedCitation":"(Ismail, 2025)"},"properties":{"noteIndex":0},"schema":"https://github.com/citation-style-language/schema/raw/master/csl-citation.json"}</w:instrText>
      </w:r>
      <w:r>
        <w:fldChar w:fldCharType="separate"/>
      </w:r>
      <w:r w:rsidRPr="00351CBE">
        <w:rPr>
          <w:noProof/>
        </w:rPr>
        <w:t>(Ismail, 2025)</w:t>
      </w:r>
      <w:r>
        <w:fldChar w:fldCharType="end"/>
      </w:r>
      <w:r>
        <w:t xml:space="preserve">, baik sebagai individu maupun sebagai anggota masyarakat yang bermanfaat. Dalam perspektif Islam, hal ini bermuara pada pembentukan </w:t>
      </w:r>
      <w:r>
        <w:rPr>
          <w:i/>
          <w:iCs/>
        </w:rPr>
        <w:t>insan kamil</w:t>
      </w:r>
      <w:r>
        <w:t xml:space="preserve"> yang memiliki keseimbangan fundamental antara kecerdasan intelektual dan kemuliaan akhlak </w:t>
      </w:r>
      <w:r>
        <w:fldChar w:fldCharType="begin" w:fldLock="1"/>
      </w:r>
      <w:r>
        <w:instrText>ADDIN CSL_CITATION {"citationItems":[{"id":"ITEM-1","itemData":{"ISBN":"6342592187","author":[{"dropping-particle":"","family":"Syaifuddin","given":"Mohammad","non-dropping-particle":"","parse-names":false,"suffix":""},{"dropping-particle":"","family":"Subekti","given":"Abdi Cahya","non-dropping-particle":"","parse-names":false,"suffix":""},{"dropping-particle":"","family":"Arofah","given":"Dianah Nur","non-dropping-particle":"","parse-names":false,"suffix":""},{"dropping-particle":"","family":"Nadiah","given":"Diva","non-dropping-particle":"","parse-names":false,"suffix":""}],"id":"ITEM-1","issued":{"date-parts":[["2025"]]},"publisher":"Penerbit NEM","title":"Pendidikan dalam Konsep Al-Qur’an dan Hadits: Membangun Insan Kamil di Era Modern","type":"book"},"uris":["http://www.mendeley.com/documents/?uuid=dcda67b0-4ebf-4b62-8c54-83a1262cdaf2"]}],"mendeley":{"formattedCitation":"(Syaifuddin, Subekti, Arofah, &amp; Nadiah, 2025)","plainTextFormattedCitation":"(Syaifuddin, Subekti, Arofah, &amp; Nadiah, 2025)","previouslyFormattedCitation":"(Syaifuddin, Subekti, Arofah, &amp; Nadiah, 2025)"},"properties":{"noteIndex":0},"schema":"https://github.com/citation-style-language/schema/raw/master/csl-citation.json"}</w:instrText>
      </w:r>
      <w:r>
        <w:fldChar w:fldCharType="separate"/>
      </w:r>
      <w:r w:rsidRPr="00351CBE">
        <w:rPr>
          <w:noProof/>
        </w:rPr>
        <w:t>(Syaifuddin, Subekti, Arofah, &amp; Nadiah, 2025)</w:t>
      </w:r>
      <w:r>
        <w:fldChar w:fldCharType="end"/>
      </w:r>
      <w:r>
        <w:t>.</w:t>
      </w:r>
      <w:r w:rsidRPr="00B95A57">
        <w:t xml:space="preserve"> </w:t>
      </w:r>
      <w:r>
        <w:t xml:space="preserve">Sebagai fondasi dari akhlak tersebut, konsep adab harus dipahami terlebih dahulu. Secara terminologi, Ibnu Hajar Al-Asqalani mendefinisikan adab sebagai pembiasaan diri untuk menerapkan segala hal yang terpuji, baik berupa ucapan maupun perbuatan. Kedudukan adab ini sangat sentral dalam Islam, berlandaskan pada dalil shahih sabda Rasulullah </w:t>
      </w:r>
      <w:r>
        <w:rPr>
          <w:rtl/>
        </w:rPr>
        <w:t>ﷺ</w:t>
      </w:r>
      <w:r>
        <w:t xml:space="preserve">: </w:t>
      </w:r>
      <w:r>
        <w:rPr>
          <w:i/>
          <w:iCs/>
        </w:rPr>
        <w:t>"Innamaa bu’itstu liutammima shaalihal akhlaaq"</w:t>
      </w:r>
      <w:r>
        <w:t xml:space="preserve"> (Sesungguhnya aku diutus hanyalah untuk menyempurnakan akhlak/adab yang baik) (HR. Ahmad dan Al-Bukhari dalam </w:t>
      </w:r>
      <w:r>
        <w:rPr>
          <w:i/>
          <w:iCs/>
        </w:rPr>
        <w:t>Al-Adab Al-Mufrad</w:t>
      </w:r>
      <w:r>
        <w:t xml:space="preserve">). Pakar pendidikan </w:t>
      </w:r>
      <w:r w:rsidRPr="00351CBE">
        <w:t>Zakiah Daradjat</w:t>
      </w:r>
      <w:r>
        <w:t xml:space="preserve"> dalam teorinya menegaskan bahwa pendidikan agama dan akhlak merupakan fondasi utama dalam pembinaan mental anak </w:t>
      </w:r>
      <w:r>
        <w:fldChar w:fldCharType="begin" w:fldLock="1"/>
      </w:r>
      <w:r>
        <w:instrText>ADDIN CSL_CITATION {"citationItems":[{"id":"ITEM-1","itemData":{"author":[{"dropping-particle":"","family":"Wulandari","given":"Putri","non-dropping-particle":"","parse-names":false,"suffix":""}],"id":"ITEM-1","issued":{"date-parts":[["2023"]]},"publisher":"UIN Syekh Ali Hasan Ahmad Addary Padangsidimpuan","title":"Perkembangan keberagamaan pada anak usia dini (analisis pemikiran Zakiah Daradjat)","type":"article"},"uris":["http://www.mendeley.com/documents/?uuid=a53b5f78-7a9b-4ba9-b802-0c8635503007"]}],"mendeley":{"formattedCitation":"(Wulandari, 2023)","plainTextFormattedCitation":"(Wulandari, 2023)","previouslyFormattedCitation":"(Wulandari, 2023)"},"properties":{"noteIndex":0},"schema":"https://github.com/citation-style-language/schema/raw/master/csl-citation.json"}</w:instrText>
      </w:r>
      <w:r>
        <w:fldChar w:fldCharType="separate"/>
      </w:r>
      <w:r w:rsidRPr="00351CBE">
        <w:rPr>
          <w:noProof/>
        </w:rPr>
        <w:t>(Wulandari, 2023)</w:t>
      </w:r>
      <w:r>
        <w:fldChar w:fldCharType="end"/>
      </w:r>
      <w:r>
        <w:t xml:space="preserve">, yang berfungsi sebagai instrumen pengendali sikap serta perilaku di tengah terjangan dinamika kehidupan modern yang serba cepat </w:t>
      </w:r>
      <w:r>
        <w:fldChar w:fldCharType="begin" w:fldLock="1"/>
      </w:r>
      <w:r>
        <w:instrText>ADDIN CSL_CITATION {"citationItems":[{"id":"ITEM-1","itemData":{"author":[{"dropping-particle":"","family":"Aini","given":"Mujadiyah","non-dropping-particle":"","parse-names":false,"suffix":""}],"container-title":"Ar-Risalah Journal Of Islamic Education","id":"ITEM-1","issue":"1","issued":{"date-parts":[["2025"]]},"page":"1-12","title":"Pemikiran Abdullah Nashih Ulwan Dan Zakiah Daradjat Tentang Pendidikan Agama Islam Pada Anak Dan Relevansinya Di Era Kontemporer","type":"article-journal","volume":"1"},"uris":["http://www.mendeley.com/documents/?uuid=bce03366-281d-418f-a24a-4ffbc29f90a4"]}],"mendeley":{"formattedCitation":"(Aini, 2025)","plainTextFormattedCitation":"(Aini, 2025)","previouslyFormattedCitation":"(Aini, 2025)"},"properties":{"noteIndex":0},"schema":"https://github.com/citation-style-language/schema/raw/master/csl-citation.json"}</w:instrText>
      </w:r>
      <w:r>
        <w:fldChar w:fldCharType="separate"/>
      </w:r>
      <w:r w:rsidRPr="00351CBE">
        <w:rPr>
          <w:noProof/>
        </w:rPr>
        <w:t>(Aini, 2025)</w:t>
      </w:r>
      <w:r>
        <w:fldChar w:fldCharType="end"/>
      </w:r>
      <w:r>
        <w:t>.</w:t>
      </w:r>
    </w:p>
    <w:p w14:paraId="66C31B8C" w14:textId="77777777" w:rsidR="008E2336" w:rsidRDefault="008E2336" w:rsidP="008E2336">
      <w:pPr>
        <w:pStyle w:val="NormalWeb"/>
        <w:spacing w:before="0" w:beforeAutospacing="0" w:after="0" w:afterAutospacing="0" w:line="360" w:lineRule="auto"/>
        <w:ind w:left="363" w:firstLine="363"/>
        <w:jc w:val="both"/>
      </w:pPr>
      <w:r>
        <w:rPr>
          <w:b/>
          <w:bCs/>
        </w:rPr>
        <w:t xml:space="preserve">  </w:t>
      </w:r>
      <w:r>
        <w:t xml:space="preserve">Memasuki tahun 2026, tantangan dalam dunia pendidikan Islam menjadi semakin kompleks akibat penetapan teknologi digital yang masif ke dalam seluruh sendi kehidupan masyarakat </w:t>
      </w:r>
      <w:r>
        <w:fldChar w:fldCharType="begin" w:fldLock="1"/>
      </w:r>
      <w:r>
        <w:instrText>ADDIN CSL_CITATION {"citationItems":[{"id":"ITEM-1","itemData":{"ISSN":"2548-6950","author":[{"dropping-particle":"","family":"RAMADHAN","given":"WAHYU RIZKY","non-dropping-particle":"","parse-names":false,"suffix":""},{"dropping-particle":"","family":"Anam","given":"Syaiful","non-dropping-particle":"","parse-names":false,"suffix":""}],"container-title":"Pendas: Jurnal Ilmiah Pendidikan Dasar","id":"ITEM-1","issue":"04","issued":{"date-parts":[["2025"]]},"page":"400-413","title":"STRATEGI GURU AKHLAK DALAM MENGHADAPI TANTANGAN PEMBELAJARAN DI KELAS 4 SD IT IHYA AS-SUNNAH SINGKUT.","type":"article-journal","volume":"10"},"uris":["http://www.mendeley.com/documents/?uuid=dd1daa9d-d623-4366-8b8c-c94c16495295"]}],"mendeley":{"formattedCitation":"(RAMADHAN &amp; Anam, 2025)","plainTextFormattedCitation":"(RAMADHAN &amp; Anam, 2025)","previouslyFormattedCitation":"(RAMADHAN &amp; Anam, 2025)"},"properties":{"noteIndex":0},"schema":"https://github.com/citation-style-language/schema/raw/master/csl-citation.json"}</w:instrText>
      </w:r>
      <w:r>
        <w:fldChar w:fldCharType="separate"/>
      </w:r>
      <w:r w:rsidRPr="00EA09FA">
        <w:rPr>
          <w:noProof/>
        </w:rPr>
        <w:t>(RAMADHAN &amp; Anam, 2025)</w:t>
      </w:r>
      <w:r>
        <w:fldChar w:fldCharType="end"/>
      </w:r>
      <w:r>
        <w:t xml:space="preserve">. Generasi saat ini </w:t>
      </w:r>
      <w:r>
        <w:fldChar w:fldCharType="begin" w:fldLock="1"/>
      </w:r>
      <w:r>
        <w:instrText>ADDIN CSL_CITATION {"citationItems":[{"id":"ITEM-1","itemData":{"ISSN":"3026-3093","author":[{"dropping-particle":"","family":"Fujiati","given":"Indah","non-dropping-particle":"","parse-names":false,"suffix":""}],"container-title":"Marifah: Jurnal Pendidikan Dan Pemikiran Peradaban Islam","id":"ITEM-1","issue":"2","issued":{"date-parts":[["2024"]]},"page":"99-116","title":"Konsep pendidikan islam di era digital","type":"article-journal","volume":"1"},"uris":["http://www.mendeley.com/documents/?uuid=88b20d51-7c58-4886-9eac-51d2357f87d8"]}],"mendeley":{"formattedCitation":"(Fujiati, 2024)","plainTextFormattedCitation":"(Fujiati, 2024)","previouslyFormattedCitation":"(Fujiati, 2024)"},"properties":{"noteIndex":0},"schema":"https://github.com/citation-style-language/schema/raw/master/csl-citation.json"}</w:instrText>
      </w:r>
      <w:r>
        <w:fldChar w:fldCharType="separate"/>
      </w:r>
      <w:r w:rsidRPr="000360BC">
        <w:rPr>
          <w:noProof/>
        </w:rPr>
        <w:t>(Fujiati, 2024)</w:t>
      </w:r>
      <w:r>
        <w:fldChar w:fldCharType="end"/>
      </w:r>
      <w:r>
        <w:t xml:space="preserve">, yang dikategorikan oleh </w:t>
      </w:r>
      <w:r w:rsidRPr="000360BC">
        <w:t>Marc Prensky</w:t>
      </w:r>
      <w:r>
        <w:t xml:space="preserve"> sebagai </w:t>
      </w:r>
      <w:r>
        <w:rPr>
          <w:i/>
          <w:iCs/>
        </w:rPr>
        <w:t>Digital Natives</w:t>
      </w:r>
      <w:r>
        <w:t xml:space="preserve">, memiliki pola ketergantungan yang sangat tinggi terhadap gawai dan akses internet tanpa batas </w:t>
      </w:r>
      <w:r>
        <w:fldChar w:fldCharType="begin" w:fldLock="1"/>
      </w:r>
      <w:r>
        <w:instrText>ADDIN CSL_CITATION {"citationItems":[{"id":"ITEM-1","itemData":{"ISSN":"2985-6930","author":[{"dropping-particle":"","family":"Aisyah","given":"Nisa","non-dropping-particle":"","parse-names":false,"suffix":""},{"dropping-particle":"","family":"Habibie","given":"Muhammad Tri","non-dropping-particle":"","parse-names":false,"suffix":""}],"container-title":"Prosiding Konferensi Berbahasa Indonesia Universitas Indraprasta PGRI","id":"ITEM-1","issued":{"date-parts":[["2025"]]},"page":"75-80","title":"Pengaruh Teknologi Digital terhadap Perilaku Komunikasi Digital Native di Indonesia","type":"article-journal"},"uris":["http://www.mendeley.com/documents/?uuid=e390659d-201d-4408-ac52-069117064cdb"]}],"mendeley":{"formattedCitation":"(Aisyah &amp; Habibie, 2025)","plainTextFormattedCitation":"(Aisyah &amp; Habibie, 2025)","previouslyFormattedCitation":"(Aisyah &amp; Habibie, 2025)"},"properties":{"noteIndex":0},"schema":"https://github.com/citation-style-language/schema/raw/master/csl-citation.json"}</w:instrText>
      </w:r>
      <w:r>
        <w:fldChar w:fldCharType="separate"/>
      </w:r>
      <w:r w:rsidRPr="000360BC">
        <w:rPr>
          <w:noProof/>
        </w:rPr>
        <w:t>(Aisyah &amp; Habibie, 2025)</w:t>
      </w:r>
      <w:r>
        <w:fldChar w:fldCharType="end"/>
      </w:r>
      <w:r>
        <w:t xml:space="preserve">. Prensky menjelaskan bahwa otak anak-anak generasi ini secara neurologis telah terstruktur untuk memproses informasi secara cepat dan simultan, namun seringkali mengalami kelemahan dalam kemampuan refleksi mendalam serta pemaknaan nilai </w:t>
      </w:r>
      <w:r>
        <w:fldChar w:fldCharType="begin" w:fldLock="1"/>
      </w:r>
      <w:r>
        <w:instrText>ADDIN CSL_CITATION {"citationItems":[{"id":"ITEM-1","itemData":{"author":[{"dropping-particle":"","family":"Nafi’a","given":"Muhammad Zidni Ilman","non-dropping-particle":"","parse-names":false,"suffix":""},{"dropping-particle":"","family":"Pratama","given":"Krisna Raditya","non-dropping-particle":"","parse-names":false,"suffix":""},{"dropping-particle":"","family":"Romadhon","given":"Muhammad Imron","non-dropping-particle":"","parse-names":false,"suffix":""},{"dropping-particle":"","family":"Adzhar","given":"Moh Hanif","non-dropping-particle":"","parse-names":false,"suffix":""}],"id":"ITEM-1","issued":{"date-parts":[["0"]]},"title":"Dilema Pembelajaran Inovatif Bagi Generasi Z: Antara Kecerdasan Digital dan Kerentanan Moral","type":"article-journal"},"uris":["http://www.mendeley.com/documents/?uuid=0619ccdd-f56f-4459-aae4-7507d80f212e"]}],"mendeley":{"formattedCitation":"(Nafi’a, Pratama, Romadhon, &amp; Adzhar, n.d.)","plainTextFormattedCitation":"(Nafi’a, Pratama, Romadhon, &amp; Adzhar, n.d.)","previouslyFormattedCitation":"(Nafi’a, Pratama, Romadhon, &amp; Adzhar, n.d.)"},"properties":{"noteIndex":0},"schema":"https://github.com/citation-style-language/schema/raw/master/csl-citation.json"}</w:instrText>
      </w:r>
      <w:r>
        <w:fldChar w:fldCharType="separate"/>
      </w:r>
      <w:r w:rsidRPr="000360BC">
        <w:rPr>
          <w:noProof/>
        </w:rPr>
        <w:t>(Nafi’a, Pratama, Romadhon, &amp; Adzhar, n.d.)</w:t>
      </w:r>
      <w:r>
        <w:fldChar w:fldCharType="end"/>
      </w:r>
      <w:r>
        <w:t xml:space="preserve">. Akibatnya, paparan konten media </w:t>
      </w:r>
      <w:r>
        <w:lastRenderedPageBreak/>
        <w:t xml:space="preserve">sosial yang tidak terfilter memicu degradasi moral yang serius, mulai dari kekerasan verbal hingga lunturnya rasa hormat </w:t>
      </w:r>
      <w:r>
        <w:fldChar w:fldCharType="begin" w:fldLock="1"/>
      </w:r>
      <w:r>
        <w:instrText>ADDIN CSL_CITATION {"citationItems":[{"id":"ITEM-1","itemData":{"ISSN":"2548-6950","author":[{"dropping-particle":"","family":"Muchamad Rifki","given":"Rafi Alfarizy Hadiyusron","non-dropping-particle":"","parse-names":false,"suffix":""},{"dropping-particle":"","family":"Selvi Puspitasari","given":"Sifa Salsabila","non-dropping-particle":"","parse-names":false,"suffix":""}],"container-title":"Pendas: Jurnal Ilmiah Pendidikan Dasar","id":"ITEM-1","issue":"03","issued":{"date-parts":[["2025"]]},"page":"277-293","title":"PENDIDIKAN NILAI SEBAGAI JAWABAN ATAS KRISIS MORAL GENERASI MUDA","type":"article-journal","volume":"10"},"uris":["http://www.mendeley.com/documents/?uuid=36b66a2b-8160-4b4b-827f-6e23d186764e"]}],"mendeley":{"formattedCitation":"(Muchamad Rifki &amp; Selvi Puspitasari, 2025)","plainTextFormattedCitation":"(Muchamad Rifki &amp; Selvi Puspitasari, 2025)","previouslyFormattedCitation":"(Muchamad Rifki &amp; Selvi Puspitasari, 2025)"},"properties":{"noteIndex":0},"schema":"https://github.com/citation-style-language/schema/raw/master/csl-citation.json"}</w:instrText>
      </w:r>
      <w:r>
        <w:fldChar w:fldCharType="separate"/>
      </w:r>
      <w:r w:rsidRPr="000360BC">
        <w:rPr>
          <w:noProof/>
        </w:rPr>
        <w:t>(Muchamad Rifki &amp; Selvi Puspitasari, 2025)</w:t>
      </w:r>
      <w:r>
        <w:fldChar w:fldCharType="end"/>
      </w:r>
      <w:r>
        <w:t xml:space="preserve">. Hal ini sangat relevan dengan </w:t>
      </w:r>
      <w:r>
        <w:rPr>
          <w:i/>
          <w:iCs/>
        </w:rPr>
        <w:t>Social Learning Theory</w:t>
      </w:r>
      <w:r>
        <w:t xml:space="preserve"> dari </w:t>
      </w:r>
      <w:r w:rsidRPr="00396B55">
        <w:t>Albert Bandura</w:t>
      </w:r>
      <w:r>
        <w:t>, yang menekankan bahwa anak belajar melalui proses peniruan (</w:t>
      </w:r>
      <w:r>
        <w:rPr>
          <w:i/>
          <w:iCs/>
        </w:rPr>
        <w:t>modeling</w:t>
      </w:r>
      <w:r>
        <w:t xml:space="preserve">); jika tayangan negatif menjadi konsumsi harian mereka, maka perilaku itulah yang akan mereka internalisasi dan reproduksi dalam interaksi sosial di lingkungan sekolah </w:t>
      </w:r>
      <w:r>
        <w:fldChar w:fldCharType="begin" w:fldLock="1"/>
      </w:r>
      <w:r>
        <w:instrText>ADDIN CSL_CITATION {"citationItems":[{"id":"ITEM-1","itemData":{"author":[{"dropping-particle":"","family":"Sabililhaq","given":"Irhas","non-dropping-particle":"","parse-names":false,"suffix":""},{"dropping-particle":"","family":"Nursiah","given":"Ajusman","non-dropping-particle":"","parse-names":false,"suffix":""},{"dropping-particle":"","family":"Munir","given":"Misbahul","non-dropping-particle":"","parse-names":false,"suffix":""}],"container-title":"Religion Education Social Laa Roiba Journal","id":"ITEM-1","issue":"12","issued":{"date-parts":[["2024"]]},"page":"5498-5512","title":"Analysis of Albert Bandura’s Social Cognitive Theory and Its Development in Islamic Religious Education","type":"article-journal","volume":"6"},"uris":["http://www.mendeley.com/documents/?uuid=04223200-6779-4869-bbc2-fbbeaeb89046"]}],"mendeley":{"formattedCitation":"(Sabililhaq, Nursiah, &amp; Munir, 2024)","plainTextFormattedCitation":"(Sabililhaq, Nursiah, &amp; Munir, 2024)","previouslyFormattedCitation":"(Sabililhaq, Nursiah, &amp; Munir, 2024)"},"properties":{"noteIndex":0},"schema":"https://github.com/citation-style-language/schema/raw/master/csl-citation.json"}</w:instrText>
      </w:r>
      <w:r>
        <w:fldChar w:fldCharType="separate"/>
      </w:r>
      <w:r w:rsidRPr="000360BC">
        <w:rPr>
          <w:noProof/>
        </w:rPr>
        <w:t>(Sabililhaq, Nursiah, &amp; Munir, 2024)</w:t>
      </w:r>
      <w:r>
        <w:fldChar w:fldCharType="end"/>
      </w:r>
      <w:r>
        <w:t>.</w:t>
      </w:r>
    </w:p>
    <w:p w14:paraId="6604AD83" w14:textId="77777777" w:rsidR="008E2336" w:rsidRDefault="008E2336" w:rsidP="008E2336">
      <w:pPr>
        <w:pStyle w:val="NormalWeb"/>
        <w:spacing w:before="0" w:beforeAutospacing="0" w:after="0" w:afterAutospacing="0" w:line="360" w:lineRule="auto"/>
        <w:ind w:left="363" w:firstLine="363"/>
        <w:jc w:val="both"/>
      </w:pPr>
      <w:r>
        <w:t xml:space="preserve">Sebagai strategi responsif terhadap ancaman degradasi moral tersebut, model pendidikan berbasis Manhaj Salafus Shalih menawarkan solusi melalui integrasi konsep </w:t>
      </w:r>
      <w:r>
        <w:rPr>
          <w:i/>
          <w:iCs/>
        </w:rPr>
        <w:t>Tasfiyah</w:t>
      </w:r>
      <w:r>
        <w:t xml:space="preserve"> (pemurnian) dan </w:t>
      </w:r>
      <w:r>
        <w:rPr>
          <w:i/>
          <w:iCs/>
        </w:rPr>
        <w:t>Tarbiyah</w:t>
      </w:r>
      <w:r>
        <w:t xml:space="preserve"> (pembinaan) </w:t>
      </w:r>
      <w:r>
        <w:fldChar w:fldCharType="begin" w:fldLock="1"/>
      </w:r>
      <w:r>
        <w:instrText>ADDIN CSL_CITATION {"citationItems":[{"id":"ITEM-1","itemData":{"author":[{"dropping-particle":"","family":"HAMDI","given":"SAIFUL","non-dropping-particle":"","parse-names":false,"suffix":""}],"id":"ITEM-1","issued":{"date-parts":[["2024"]]},"publisher":"Desertasi","title":"Model Pendidikan Integratif Dalam Penanaman Nilai Dasar Ahlussunah Wal Jama’Ah an Nahdliyah Di Mi Ma’Arif Nu 1 Pageraji Kabupaten Banyumas","type":"article"},"uris":["http://www.mendeley.com/documents/?uuid=5b9c71ce-dff9-44bc-956d-27e2bbf87792"]}],"mendeley":{"formattedCitation":"(HAMDI, 2024)","plainTextFormattedCitation":"(HAMDI, 2024)","previouslyFormattedCitation":"(HAMDI, 2024)"},"properties":{"noteIndex":0},"schema":"https://github.com/citation-style-language/schema/raw/master/csl-citation.json"}</w:instrText>
      </w:r>
      <w:r>
        <w:fldChar w:fldCharType="separate"/>
      </w:r>
      <w:r w:rsidRPr="00D9059A">
        <w:rPr>
          <w:noProof/>
        </w:rPr>
        <w:t>(HAMDI, 2024)</w:t>
      </w:r>
      <w:r>
        <w:fldChar w:fldCharType="end"/>
      </w:r>
      <w:r>
        <w:t xml:space="preserve">. Paradigma ini menempatkan kemurnian Al-Qur'an dan As-Sunnah sesuai dengan pemahaman tiga generasi terbaik umat Islam sebagai rujukan epistemologis utama dalam setiap aspek pembelajaran </w:t>
      </w:r>
      <w:r>
        <w:fldChar w:fldCharType="begin" w:fldLock="1"/>
      </w:r>
      <w:r>
        <w:instrText>ADDIN CSL_CITATION {"citationItems":[{"id":"ITEM-1","itemData":{"ISBN":"6347313448","author":[{"dropping-particle":"","family":"Yuwono","given":"Cinanthya","non-dropping-particle":"","parse-names":false,"suffix":""},{"dropping-particle":"","family":"Syafruddin","given":"Syafruddin","non-dropping-particle":"","parse-names":false,"suffix":""},{"dropping-particle":"","family":"Novriadi","given":"Dedy","non-dropping-particle":"","parse-names":false,"suffix":""},{"dropping-particle":"","family":"Sujud","given":"Fatih Atsaris","non-dropping-particle":"","parse-names":false,"suffix":""},{"dropping-particle":"","family":"Asmul","given":"Ali","non-dropping-particle":"","parse-names":false,"suffix":""},{"dropping-particle":"","family":"Muhirdan","given":"Muhirdan","non-dropping-particle":"","parse-names":false,"suffix":""},{"dropping-particle":"","family":"Kuswianto","given":"Dwi","non-dropping-particle":"","parse-names":false,"suffix":""}],"id":"ITEM-1","issued":{"date-parts":[["2025"]]},"publisher":"Yayasan Tri Edukasi Ilmiah","title":"Pedagogi Islam: Konsep, Nilai, dan Implementasi dalam Pendidikan","type":"book"},"uris":["http://www.mendeley.com/documents/?uuid=c32d2376-58fe-4120-a24e-ee03ead721c5"]}],"mendeley":{"formattedCitation":"(Yuwono et al., 2025)","plainTextFormattedCitation":"(Yuwono et al., 2025)","previouslyFormattedCitation":"(Yuwono et al., 2025)"},"properties":{"noteIndex":0},"schema":"https://github.com/citation-style-language/schema/raw/master/csl-citation.json"}</w:instrText>
      </w:r>
      <w:r>
        <w:fldChar w:fldCharType="separate"/>
      </w:r>
      <w:r w:rsidRPr="00D9059A">
        <w:rPr>
          <w:noProof/>
        </w:rPr>
        <w:t>(Yuwono et al., 2025)</w:t>
      </w:r>
      <w:r>
        <w:fldChar w:fldCharType="end"/>
      </w:r>
      <w:r>
        <w:t xml:space="preserve">. Prinsip operasionalnya didasarkan pada kaidah </w:t>
      </w:r>
      <w:r>
        <w:rPr>
          <w:i/>
          <w:iCs/>
        </w:rPr>
        <w:t>Al-‘Ilmu Qobla al-Qouli wa al-‘Amal</w:t>
      </w:r>
      <w:r>
        <w:t xml:space="preserve">, yang mewajibkan setiap perkataan dan perbuatan didasari oleh ilmu yang memiliki landasan dalil shahih </w:t>
      </w:r>
      <w:r>
        <w:fldChar w:fldCharType="begin" w:fldLock="1"/>
      </w:r>
      <w:r>
        <w:instrText>ADDIN CSL_CITATION {"citationItems":[{"id":"ITEM-1","itemData":{"ISSN":"2987-5811","author":[{"dropping-particle":"","family":"Khadijah","given":"Siti","non-dropping-particle":"","parse-names":false,"suffix":""},{"dropping-particle":"","family":"Thalib","given":"Ramlan","non-dropping-particle":"","parse-names":false,"suffix":""},{"dropping-particle":"","family":"Humaidi","given":"Ahmad","non-dropping-particle":"","parse-names":false,"suffix":""}],"container-title":"Al-Ma'had: Jurnal Ilmiah Kepesantrenan","id":"ITEM-1","issue":"01","issued":{"date-parts":[["2023"]]},"page":"63-79","title":"PENDIDIKAN AQIDAH ISLAMIYAH PADA ANAK USIA DINI DI DESA HAUR GADING RT 1 DAN 2 KABUPATEN HULU SUNGAI UTARA","type":"article-journal","volume":"1"},"uris":["http://www.mendeley.com/documents/?uuid=dc4099ce-808c-4e33-9081-1716c323dd8b"]}],"mendeley":{"formattedCitation":"(Khadijah, Thalib, &amp; Humaidi, 2023)","plainTextFormattedCitation":"(Khadijah, Thalib, &amp; Humaidi, 2023)","previouslyFormattedCitation":"(Khadijah, Thalib, &amp; Humaidi, 2023)"},"properties":{"noteIndex":0},"schema":"https://github.com/citation-style-language/schema/raw/master/csl-citation.json"}</w:instrText>
      </w:r>
      <w:r>
        <w:fldChar w:fldCharType="separate"/>
      </w:r>
      <w:r w:rsidRPr="00C25F3D">
        <w:rPr>
          <w:noProof/>
        </w:rPr>
        <w:t>(Khadijah, Thalib, &amp; Humaidi, 2023)</w:t>
      </w:r>
      <w:r>
        <w:fldChar w:fldCharType="end"/>
      </w:r>
      <w:r>
        <w:t xml:space="preserve">. Melalui pendekatan ini, pesantren seperti Ihya’ As-Sunnah </w:t>
      </w:r>
      <w:r>
        <w:fldChar w:fldCharType="begin" w:fldLock="1"/>
      </w:r>
      <w:r>
        <w:instrText>ADDIN CSL_CITATION {"citationItems":[{"id":"ITEM-1","itemData":{"ISSN":"2828-433X","author":[{"dropping-particle":"","family":"Romadhon","given":"Wahyu Rizky","non-dropping-particle":"","parse-names":false,"suffix":""},{"dropping-particle":"","family":"Ilyassa","given":"Izar","non-dropping-particle":"","parse-names":false,"suffix":""},{"dropping-particle":"","family":"Shodikin","given":"Eko Ngabdul","non-dropping-particle":"","parse-names":false,"suffix":""}],"container-title":"El-FAKHRU","id":"ITEM-1","issue":"1","issued":{"date-parts":[["2024"]]},"page":"45-58","title":"DAMPAK BURUK BEGADANG BAGI SANTRI KELAS 3 SW DAN SMP PONDOK PESANTREN IHYA AS-SUNNAH SINGKUT","type":"article-journal","volume":"4"},"uris":["http://www.mendeley.com/documents/?uuid=8c9de840-f804-4f87-a1c3-a8e7eff2830f"]}],"mendeley":{"formattedCitation":"(Romadhon, Ilyassa, &amp; Shodikin, 2024)","plainTextFormattedCitation":"(Romadhon, Ilyassa, &amp; Shodikin, 2024)"},"properties":{"noteIndex":0},"schema":"https://github.com/citation-style-language/schema/raw/master/csl-citation.json"}</w:instrText>
      </w:r>
      <w:r>
        <w:fldChar w:fldCharType="separate"/>
      </w:r>
      <w:r w:rsidRPr="00A266A1">
        <w:rPr>
          <w:noProof/>
        </w:rPr>
        <w:t>(Romadhon, Ilyassa, &amp; Shodikin, 2024)</w:t>
      </w:r>
      <w:r>
        <w:fldChar w:fldCharType="end"/>
      </w:r>
      <w:r>
        <w:t xml:space="preserve"> berupaya membangun akidah yang lurus (</w:t>
      </w:r>
      <w:r>
        <w:rPr>
          <w:i/>
          <w:iCs/>
        </w:rPr>
        <w:t>salimul ‘aqidah</w:t>
      </w:r>
      <w:r>
        <w:t>) serta ibadah yang benar (</w:t>
      </w:r>
      <w:r>
        <w:rPr>
          <w:i/>
          <w:iCs/>
        </w:rPr>
        <w:t>shahihul ‘ibadah</w:t>
      </w:r>
      <w:r>
        <w:t xml:space="preserve">) guna membentengi santri dari pengaruh ideologi liberal maupun radikal yang dapat merusak tatanan moral dan spiritual </w:t>
      </w:r>
      <w:r>
        <w:fldChar w:fldCharType="begin" w:fldLock="1"/>
      </w:r>
      <w:r>
        <w:instrText>ADDIN CSL_CITATION {"citationItems":[{"id":"ITEM-1","itemData":{"ISSN":"2775-7617","author":[{"dropping-particle":"","family":"Usman","given":"Arif","non-dropping-particle":"","parse-names":false,"suffix":""},{"dropping-particle":"","family":"Bahresy","given":"Fiqqi Assidieq","non-dropping-particle":"","parse-names":false,"suffix":""},{"dropping-particle":"","family":"Romadhon","given":"Wahyu Rizky","non-dropping-particle":"","parse-names":false,"suffix":""},{"dropping-particle":"","family":"Afrizon","given":"Afrizon","non-dropping-particle":"","parse-names":false,"suffix":""},{"dropping-particle":"","family":"Anam","given":"Syaiful","non-dropping-particle":"","parse-names":false,"suffix":""},{"dropping-particle":"","family":"Jumadi","given":"Jumadi","non-dropping-particle":"","parse-names":false,"suffix":""}],"container-title":"An-Nuha","id":"ITEM-1","issue":"1","issued":{"date-parts":[["2026"]]},"page":"25-37","title":"Implementasi Pendidikan Agama Islam Berbasis Al-Quran Dan Sunnah Menurut Pemahaman Salafus Shalih","type":"article-journal","volume":"6"},"uris":["http://www.mendeley.com/documents/?uuid=67be8ffd-0fec-4ef1-81bd-f24aa25c5c03"]}],"mendeley":{"formattedCitation":"(Usman et al., 2026)","plainTextFormattedCitation":"(Usman et al., 2026)","previouslyFormattedCitation":"(Usman et al., 2026)"},"properties":{"noteIndex":0},"schema":"https://github.com/citation-style-language/schema/raw/master/csl-citation.json"}</w:instrText>
      </w:r>
      <w:r>
        <w:fldChar w:fldCharType="separate"/>
      </w:r>
      <w:r w:rsidRPr="00F1620A">
        <w:rPr>
          <w:noProof/>
        </w:rPr>
        <w:t>(Usman et al., 2026)</w:t>
      </w:r>
      <w:r>
        <w:fldChar w:fldCharType="end"/>
      </w:r>
      <w:r>
        <w:t>.</w:t>
      </w:r>
    </w:p>
    <w:p w14:paraId="5C816AC2" w14:textId="77777777" w:rsidR="008E2336" w:rsidRDefault="008E2336" w:rsidP="008E2336">
      <w:pPr>
        <w:pStyle w:val="NormalWeb"/>
        <w:spacing w:before="0" w:beforeAutospacing="0" w:after="0" w:afterAutospacing="0" w:line="360" w:lineRule="auto"/>
        <w:ind w:left="363" w:firstLine="363"/>
        <w:jc w:val="both"/>
      </w:pPr>
      <w:r>
        <w:t xml:space="preserve">Pada tingkat pendidikan dasar, upaya internalisasi nilai-nilai karakter seringkali terbentur oleh adanya disparitas latar belakang keluarga dan pola asuh orang tua </w:t>
      </w:r>
      <w:r>
        <w:fldChar w:fldCharType="begin" w:fldLock="1"/>
      </w:r>
      <w:r>
        <w:instrText>ADDIN CSL_CITATION {"citationItems":[{"id":"ITEM-1","itemData":{"ISBN":"6231336743","author":[{"dropping-particle":"","family":"Kusnanto","given":"S Pd","non-dropping-particle":"","parse-names":false,"suffix":""},{"dropping-particle":"","family":"Gudiato","given":"Candra","non-dropping-particle":"","parse-names":false,"suffix":""},{"dropping-particle":"","family":"Kom","given":"M","non-dropping-particle":"","parse-names":false,"suffix":""},{"dropping-particle":"","family":"Pd","given":"Silvester S","non-dropping-particle":"","parse-names":false,"suffix":""},{"dropping-particle":"","family":"Torimtubun","given":"Hendrikus","non-dropping-particle":"","parse-names":false,"suffix":""},{"dropping-particle":"","family":"SS","given":"Siprianus Jewarut","non-dropping-particle":"","parse-names":false,"suffix":""}],"id":"ITEM-1","issued":{"date-parts":[["2025"]]},"publisher":"Uwais Inspirasi Indonesia","title":"Resiliensi Keluarga dan Pendidikan Anak SD: Perspektif Sosial dan Kultural di Wilayah Terpencil","type":"book"},"uris":["http://www.mendeley.com/documents/?uuid=e02011e3-8182-4d5a-b7b5-6342a0d7f249"]}],"mendeley":{"formattedCitation":"(Kusnanto et al., 2025)","plainTextFormattedCitation":"(Kusnanto et al., 2025)","previouslyFormattedCitation":"(Kusnanto et al., 2025)"},"properties":{"noteIndex":0},"schema":"https://github.com/citation-style-language/schema/raw/master/csl-citation.json"}</w:instrText>
      </w:r>
      <w:r>
        <w:fldChar w:fldCharType="separate"/>
      </w:r>
      <w:r w:rsidRPr="00C25F3D">
        <w:rPr>
          <w:noProof/>
        </w:rPr>
        <w:t>(Kusnanto et al., 2025)</w:t>
      </w:r>
      <w:r>
        <w:fldChar w:fldCharType="end"/>
      </w:r>
      <w:r>
        <w:t xml:space="preserve">. Berdasarkan Teori Ekologi Perkembangan yang digagas oleh </w:t>
      </w:r>
      <w:r w:rsidRPr="00C25F3D">
        <w:t>Urie Bronfenbrenner</w:t>
      </w:r>
      <w:r>
        <w:t xml:space="preserve">, kualitas perkembangan anak sangat ditentukan oleh kuatnya interaksi dan harmonisasi antar-ekosistem, terutama antara lingkungan rumah (mikrosistem pertama) dan sekolah (mikrosistem kedua) </w:t>
      </w:r>
      <w:r>
        <w:fldChar w:fldCharType="begin" w:fldLock="1"/>
      </w:r>
      <w:r>
        <w:instrText>ADDIN CSL_CITATION {"citationItems":[{"id":"ITEM-1","itemData":{"ISSN":"2579-5120","author":[{"dropping-particle":"","family":"Yuliawan","given":"Dhedhy","non-dropping-particle":"","parse-names":false,"suffix":""},{"dropping-particle":"","family":"Taryatman","given":"Taryatman","non-dropping-particle":"","parse-names":false,"suffix":""}],"container-title":"Trihayu: Jurnal Pendidikan Ke-SD-An","id":"ITEM-1","issue":"1","issued":{"date-parts":[["2020"]]},"title":"Pendidikan karakter dalam kajian teori ekologi perkembangan","type":"article-journal","volume":"7"},"uris":["http://www.mendeley.com/documents/?uuid=927e4a6e-6264-46c3-b0a7-0da5c59530e8"]}],"mendeley":{"formattedCitation":"(Yuliawan &amp; Taryatman, 2020)","plainTextFormattedCitation":"(Yuliawan &amp; Taryatman, 2020)","previouslyFormattedCitation":"(Yuliawan &amp; Taryatman, 2020)"},"properties":{"noteIndex":0},"schema":"https://github.com/citation-style-language/schema/raw/master/csl-citation.json"}</w:instrText>
      </w:r>
      <w:r>
        <w:fldChar w:fldCharType="separate"/>
      </w:r>
      <w:r w:rsidRPr="00C25F3D">
        <w:rPr>
          <w:noProof/>
        </w:rPr>
        <w:t>(Yuliawan &amp; Taryatman, 2020)</w:t>
      </w:r>
      <w:r>
        <w:fldChar w:fldCharType="end"/>
      </w:r>
      <w:r>
        <w:t>. Ketika terjadi diskoneksi nilai, di mana sekolah mengajarkan adab yang ketat sementara lingkungan rumah bersifat permisif, anak akan mengalami kondisi kebingungan kognitif (</w:t>
      </w:r>
      <w:r>
        <w:rPr>
          <w:i/>
          <w:iCs/>
        </w:rPr>
        <w:t>cognitive dissonance</w:t>
      </w:r>
      <w:r>
        <w:t xml:space="preserve">) yang menghambat proses asimilasi nilai moral. Oleh karena itu, diperlukan strategi kolaboratif yang intensif untuk menyelaraskan visi pendidikan agar penanaman akhlak dapat berjalan secara berkesinambungan dan tidak mengalami kebocoran nilai saat siswa berada di luar pengawasan sekolah </w:t>
      </w:r>
      <w:r>
        <w:fldChar w:fldCharType="begin" w:fldLock="1"/>
      </w:r>
      <w:r>
        <w:instrText>ADDIN CSL_CITATION {"citationItems":[{"id":"ITEM-1","itemData":{"ISSN":"2614-8854","author":[{"dropping-particle":"","family":"Yusu","given":"Suyuti","non-dropping-particle":"","parse-names":false,"suffix":""},{"dropping-particle":"","family":"Sulaiman","given":"Baso","non-dropping-particle":"","parse-names":false,"suffix":""}],"container-title":"JIIP-Jurnal Ilmiah Ilmu Pendidikan","id":"ITEM-1","issue":"9","issued":{"date-parts":[["2024"]]},"page":"10883-10890","title":"Kolaborasi Guru dan Orang Tua dalam Pembentukan Kerakter Peserta Didik","type":"article-journal","volume":"7"},"uris":["http://www.mendeley.com/documents/?uuid=cbae4860-7c9a-41d6-8a1c-6eee9048ecdc"]}],"mendeley":{"formattedCitation":"(Yusu &amp; Sulaiman, 2024)","plainTextFormattedCitation":"(Yusu &amp; Sulaiman, 2024)","previouslyFormattedCitation":"(Yusu &amp; Sulaiman, 2024)"},"properties":{"noteIndex":0},"schema":"https://github.com/citation-style-language/schema/raw/master/csl-citation.json"}</w:instrText>
      </w:r>
      <w:r>
        <w:fldChar w:fldCharType="separate"/>
      </w:r>
      <w:r w:rsidRPr="00E31449">
        <w:rPr>
          <w:noProof/>
        </w:rPr>
        <w:t>(Yusu &amp; Sulaiman, 2024)</w:t>
      </w:r>
      <w:r>
        <w:fldChar w:fldCharType="end"/>
      </w:r>
      <w:r>
        <w:t>.</w:t>
      </w:r>
    </w:p>
    <w:p w14:paraId="6BE96B17" w14:textId="77777777" w:rsidR="008E2336" w:rsidRDefault="008E2336" w:rsidP="008E2336">
      <w:pPr>
        <w:pStyle w:val="NormalWeb"/>
        <w:spacing w:before="0" w:beforeAutospacing="0" w:after="0" w:afterAutospacing="0" w:line="360" w:lineRule="auto"/>
        <w:ind w:left="363" w:firstLine="363"/>
        <w:jc w:val="both"/>
      </w:pPr>
      <w:r>
        <w:t>Merespons rendahnya durasi perhatian (</w:t>
      </w:r>
      <w:r>
        <w:rPr>
          <w:i/>
          <w:iCs/>
        </w:rPr>
        <w:t>attention span</w:t>
      </w:r>
      <w:r>
        <w:t xml:space="preserve">) siswa akibat kecanduan gawai, guru dituntut untuk melakukan transformasi metode dari ceramah konvensional menuju strategi yang lebih adaptif dan stimulatif. Guru di era modern harus mampu </w:t>
      </w:r>
      <w:r>
        <w:lastRenderedPageBreak/>
        <w:t>memposisikan diri tidak hanya sebagai pengajar, tetapi juga sebagai pembimbing, pelatih, dan model keteladanan (</w:t>
      </w:r>
      <w:r>
        <w:rPr>
          <w:i/>
          <w:iCs/>
        </w:rPr>
        <w:t>role model</w:t>
      </w:r>
      <w:r>
        <w:t xml:space="preserve">) yang nyata. Implementasi pendekatan </w:t>
      </w:r>
      <w:r>
        <w:rPr>
          <w:i/>
          <w:iCs/>
        </w:rPr>
        <w:t>Joyful Learning</w:t>
      </w:r>
      <w:r>
        <w:t xml:space="preserve"> melalui metode </w:t>
      </w:r>
      <w:r>
        <w:rPr>
          <w:i/>
          <w:iCs/>
        </w:rPr>
        <w:t>Game-Based Learning</w:t>
      </w:r>
      <w:r>
        <w:t xml:space="preserve"> dan </w:t>
      </w:r>
      <w:r>
        <w:rPr>
          <w:i/>
          <w:iCs/>
        </w:rPr>
        <w:t>Storytelling</w:t>
      </w:r>
      <w:r>
        <w:t xml:space="preserve"> (berkisah) menjadi sangat krusial karena selaras dengan tahap operasional konkret dari </w:t>
      </w:r>
      <w:r w:rsidRPr="00E31449">
        <w:t>Jean Piaget</w:t>
      </w:r>
      <w:r>
        <w:t xml:space="preserve"> </w:t>
      </w:r>
      <w:r>
        <w:rPr>
          <w:b/>
          <w:bCs/>
        </w:rPr>
        <w:fldChar w:fldCharType="begin" w:fldLock="1"/>
      </w:r>
      <w:r>
        <w:rPr>
          <w:b/>
          <w:bCs/>
        </w:rPr>
        <w:instrText>ADDIN CSL_CITATION {"citationItems":[{"id":"ITEM-1","itemData":{"ISSN":"3123-3678","author":[{"dropping-particle":"","family":"Magfiroh","given":"Laily Mazilatul","non-dropping-particle":"","parse-names":false,"suffix":""},{"dropping-particle":"","family":"Azzahro","given":"Nur Solikhatunnisa","non-dropping-particle":"","parse-names":false,"suffix":""},{"dropping-particle":"","family":"Saputri","given":"Farahnaila Aulia","non-dropping-particle":"","parse-names":false,"suffix":""},{"dropping-particle":"","family":"Mafaza","given":"Roubert","non-dropping-particle":"","parse-names":false,"suffix":""},{"dropping-particle":"","family":"Rahmania","given":"Nur Syakira","non-dropping-particle":"","parse-names":false,"suffix":""},{"dropping-particle":"","family":"Achsan","given":"Moch Shochiful","non-dropping-particle":"","parse-names":false,"suffix":""}],"container-title":"Indonesian Journal of Multidisciplinary Studies","id":"ITEM-1","issue":"3","issued":{"date-parts":[["2025"]]},"page":"34-48","title":"Kontruktivisme jean piaget dan implikasinya terhadap pembelajaran kreatif serta inovatif dalam pendidikan di era digital","type":"article-journal","volume":"1"},"uris":["http://www.mendeley.com/documents/?uuid=6418287e-20b5-4879-9939-781d3b33a510"]}],"mendeley":{"formattedCitation":"(Magfiroh et al., 2025)","plainTextFormattedCitation":"(Magfiroh et al., 2025)","previouslyFormattedCitation":"(Magfiroh et al., 2025)"},"properties":{"noteIndex":0},"schema":"https://github.com/citation-style-language/schema/raw/master/csl-citation.json"}</w:instrText>
      </w:r>
      <w:r>
        <w:rPr>
          <w:b/>
          <w:bCs/>
        </w:rPr>
        <w:fldChar w:fldCharType="separate"/>
      </w:r>
      <w:r w:rsidRPr="00E31449">
        <w:rPr>
          <w:bCs/>
          <w:noProof/>
        </w:rPr>
        <w:t>(Magfiroh et al., 2025)</w:t>
      </w:r>
      <w:r>
        <w:rPr>
          <w:b/>
          <w:bCs/>
        </w:rPr>
        <w:fldChar w:fldCharType="end"/>
      </w:r>
      <w:r>
        <w:t xml:space="preserve">. Anak pada usia ini membutuhkan visualisasi dan keterlibatan fisik dalam memahami konsep akhlak yang abstrak. Metode berkisah, khususnya kisah Qur’ani, secara ilmiah bekerja pada level </w:t>
      </w:r>
      <w:r>
        <w:rPr>
          <w:i/>
          <w:iCs/>
        </w:rPr>
        <w:t>limbic system</w:t>
      </w:r>
      <w:r>
        <w:t xml:space="preserve"> (pusat emosi otak) sehingga pesan-pesan moral yang disampaikan lebih mudah meresap dan bertahan dalam memori jangka panjang siswa </w:t>
      </w:r>
      <w:r>
        <w:fldChar w:fldCharType="begin" w:fldLock="1"/>
      </w:r>
      <w:r>
        <w:instrText>ADDIN CSL_CITATION {"citationItems":[{"id":"ITEM-1","itemData":{"ISBN":"6235339399","author":[{"dropping-particle":"","family":"Yulianti","given":"Yanti","non-dropping-particle":"","parse-names":false,"suffix":""}],"id":"ITEM-1","issued":{"date-parts":[["2023"]]},"publisher":"Mikro Media Teknologi","title":"Metode Cerita dan Karakter Anak","type":"book"},"uris":["http://www.mendeley.com/documents/?uuid=df2ab1c8-f3d5-49ef-a0de-8efc3b23e723"]}],"mendeley":{"formattedCitation":"(Yulianti, 2023)","plainTextFormattedCitation":"(Yulianti, 2023)","previouslyFormattedCitation":"(Yulianti, 2023)"},"properties":{"noteIndex":0},"schema":"https://github.com/citation-style-language/schema/raw/master/csl-citation.json"}</w:instrText>
      </w:r>
      <w:r>
        <w:fldChar w:fldCharType="separate"/>
      </w:r>
      <w:r w:rsidRPr="00E31449">
        <w:rPr>
          <w:noProof/>
        </w:rPr>
        <w:t>(Yulianti, 2023)</w:t>
      </w:r>
      <w:r>
        <w:fldChar w:fldCharType="end"/>
      </w:r>
      <w:r>
        <w:t>.</w:t>
      </w:r>
    </w:p>
    <w:p w14:paraId="74BE50A8" w14:textId="77777777" w:rsidR="008E2336" w:rsidRDefault="008E2336" w:rsidP="008E2336">
      <w:pPr>
        <w:pStyle w:val="NormalWeb"/>
        <w:spacing w:before="0" w:beforeAutospacing="0" w:after="0" w:afterAutospacing="0" w:line="360" w:lineRule="auto"/>
        <w:ind w:left="363" w:firstLine="363"/>
        <w:jc w:val="both"/>
      </w:pPr>
      <w:r>
        <w:t xml:space="preserve">Selain penguasaan pedagogik, keberhasilan pendidikan karakter juga sangat ditentukan oleh kapasitas manajerial guru dalam mengelola dinamika sosial di dalam kelas </w:t>
      </w:r>
      <w:r>
        <w:fldChar w:fldCharType="begin" w:fldLock="1"/>
      </w:r>
      <w:r>
        <w:instrText>ADDIN CSL_CITATION {"citationItems":[{"id":"ITEM-1","itemData":{"ISSN":"3026-6629","author":[{"dropping-particle":"","family":"Setyaningrum","given":"Hasna","non-dropping-particle":"","parse-names":false,"suffix":""},{"dropping-particle":"","family":"Nurkholifah","given":"Yogi Febriana","non-dropping-particle":"","parse-names":false,"suffix":""},{"dropping-particle":"","family":"Maulana","given":"Usup","non-dropping-particle":"","parse-names":false,"suffix":""},{"dropping-particle":"","family":"Soraya","given":"Siti Zazak","non-dropping-particle":"","parse-names":false,"suffix":""}],"container-title":"Jurnal Teknologi Pendidikan Dan Pembelajaran| E-ISSN: 3026-6629","id":"ITEM-1","issue":"4","issued":{"date-parts":[["2025"]]},"page":"1032-1036","title":"Membentuk guru profesional: Peran kompetensi pedagogik dan kepribadian","type":"article-journal","volume":"2"},"uris":["http://www.mendeley.com/documents/?uuid=74fd2181-134d-49ef-8734-f9c73b786bf7"]}],"mendeley":{"formattedCitation":"(Setyaningrum, Nurkholifah, Maulana, &amp; Soraya, 2025)","plainTextFormattedCitation":"(Setyaningrum, Nurkholifah, Maulana, &amp; Soraya, 2025)","previouslyFormattedCitation":"(Setyaningrum, Nurkholifah, Maulana, &amp; Soraya, 2025)"},"properties":{"noteIndex":0},"schema":"https://github.com/citation-style-language/schema/raw/master/csl-citation.json"}</w:instrText>
      </w:r>
      <w:r>
        <w:fldChar w:fldCharType="separate"/>
      </w:r>
      <w:r w:rsidRPr="00E31449">
        <w:rPr>
          <w:noProof/>
        </w:rPr>
        <w:t>(Setyaningrum, Nurkholifah, Maulana, &amp; Soraya, 2025)</w:t>
      </w:r>
      <w:r>
        <w:fldChar w:fldCharType="end"/>
      </w:r>
      <w:r>
        <w:t xml:space="preserve">. Merujuk pada pemikiran pakar manajemen kelas </w:t>
      </w:r>
      <w:r w:rsidRPr="00E31449">
        <w:t>Jacob Kounin,</w:t>
      </w:r>
      <w:r>
        <w:t xml:space="preserve"> seorang guru harus memiliki kewaspadaan kelompok (</w:t>
      </w:r>
      <w:r>
        <w:rPr>
          <w:i/>
          <w:iCs/>
        </w:rPr>
        <w:t>group alerting</w:t>
      </w:r>
      <w:r>
        <w:t xml:space="preserve">) serta kemampuan untuk menciptakan suasana belajar yang akuntabel guna menekan potensi perilaku menyimpang </w:t>
      </w:r>
      <w:r>
        <w:fldChar w:fldCharType="begin" w:fldLock="1"/>
      </w:r>
      <w:r>
        <w:instrText>ADDIN CSL_CITATION {"citationItems":[{"id":"ITEM-1","itemData":{"ISBN":"6347400324","author":[{"dropping-particle":"","family":"Wardani","given":"Erna","non-dropping-particle":"","parse-names":false,"suffix":""},{"dropping-particle":"","family":"Rustiyana","given":"Rustiyana","non-dropping-particle":"","parse-names":false,"suffix":""},{"dropping-particle":"","family":"Rianty","given":"Erfina","non-dropping-particle":"","parse-names":false,"suffix":""},{"dropping-particle":"","family":"Haryono","given":"Haryono","non-dropping-particle":"","parse-names":false,"suffix":""},{"dropping-particle":"","family":"Abit","given":"Maximinus Hali","non-dropping-particle":"","parse-names":false,"suffix":""}],"id":"ITEM-1","issued":{"date-parts":[["2025"]]},"publisher":"Star Digital Publishing","title":"Classroom Management: Teori, Konsep, dan Aplikasinya dalam Pembelajaran Abad 21","type":"book"},"uris":["http://www.mendeley.com/documents/?uuid=1dbc11e6-e232-436f-a9ea-b643c75b0768"]}],"mendeley":{"formattedCitation":"(Wardani, Rustiyana, Rianty, Haryono, &amp; Abit, 2025)","plainTextFormattedCitation":"(Wardani, Rustiyana, Rianty, Haryono, &amp; Abit, 2025)","previouslyFormattedCitation":"(Wardani, Rustiyana, Rianty, Haryono, &amp; Abit, 2025)"},"properties":{"noteIndex":0},"schema":"https://github.com/citation-style-language/schema/raw/master/csl-citation.json"}</w:instrText>
      </w:r>
      <w:r>
        <w:fldChar w:fldCharType="separate"/>
      </w:r>
      <w:r w:rsidRPr="00E31449">
        <w:rPr>
          <w:noProof/>
        </w:rPr>
        <w:t>(Wardani, Rustiyana, Rianty, Haryono, &amp; Abit, 2025)</w:t>
      </w:r>
      <w:r>
        <w:fldChar w:fldCharType="end"/>
      </w:r>
      <w:r>
        <w:t>. Strategi rekayasa sosial seperti sistem pertukaran tempat duduk (</w:t>
      </w:r>
      <w:r>
        <w:rPr>
          <w:i/>
          <w:iCs/>
        </w:rPr>
        <w:t>rolling seat</w:t>
      </w:r>
      <w:r>
        <w:t>) secara berkala diterapkan sebagai langkah preventif untuk memecah hegemoni negatif dari kelompok teman sebaya (</w:t>
      </w:r>
      <w:r>
        <w:rPr>
          <w:i/>
          <w:iCs/>
        </w:rPr>
        <w:t>peer group</w:t>
      </w:r>
      <w:r>
        <w:t xml:space="preserve">). Hal ini sejalan dengan Teori Sosiokultural dari </w:t>
      </w:r>
      <w:r w:rsidRPr="00396B55">
        <w:t>Lev Vygotsky</w:t>
      </w:r>
      <w:r>
        <w:t xml:space="preserve">, yang menekankan bahwa lingkungan sosial adalah faktor utama dalam proses pembelajaran; melalui teknik </w:t>
      </w:r>
      <w:r>
        <w:rPr>
          <w:i/>
          <w:iCs/>
        </w:rPr>
        <w:t>scaffolding</w:t>
      </w:r>
      <w:r>
        <w:t xml:space="preserve"> moral, guru secara sengaja memasangkan siswa yang memiliki karakter kuat dengan siswa yang masih membutuhkan bimbingan, sehingga terjadi proses penularan adab dan kedisiplinan secara alami melalui interaksi sosial yang sehat </w:t>
      </w:r>
      <w:r>
        <w:fldChar w:fldCharType="begin" w:fldLock="1"/>
      </w:r>
      <w:r>
        <w:instrText>ADDIN CSL_CITATION {"citationItems":[{"id":"ITEM-1","itemData":{"ISSN":"2964-6499","author":[{"dropping-particle":"","family":"Ambriyani","given":"Nadila","non-dropping-particle":"","parse-names":false,"suffix":""},{"dropping-particle":"","family":"Palawa","given":"Alimuddin Hasan","non-dropping-particle":"","parse-names":false,"suffix":""},{"dropping-particle":"","family":"Anugrah","given":"Muhammad Rabbani","non-dropping-particle":"","parse-names":false,"suffix":""}],"container-title":"Jurnal Pendidikan Sosial dan Humaniora","id":"ITEM-1","issue":"4","issued":{"date-parts":[["2025"]]},"page":"7334-7346","title":"Teori pembelajaran sosial","type":"article-journal","volume":"4"},"uris":["http://www.mendeley.com/documents/?uuid=f9c69745-1fa8-4b20-8b2b-e28815938c1f"]}],"mendeley":{"formattedCitation":"(Ambriyani, Palawa, &amp; Anugrah, 2025)","plainTextFormattedCitation":"(Ambriyani, Palawa, &amp; Anugrah, 2025)","previouslyFormattedCitation":"(Ambriyani, Palawa, &amp; Anugrah, 2025)"},"properties":{"noteIndex":0},"schema":"https://github.com/citation-style-language/schema/raw/master/csl-citation.json"}</w:instrText>
      </w:r>
      <w:r>
        <w:fldChar w:fldCharType="separate"/>
      </w:r>
      <w:r w:rsidRPr="00E31449">
        <w:rPr>
          <w:noProof/>
        </w:rPr>
        <w:t>(Ambriyani, Palawa, &amp; Anugrah, 2025)</w:t>
      </w:r>
      <w:r>
        <w:fldChar w:fldCharType="end"/>
      </w:r>
      <w:r>
        <w:t>.</w:t>
      </w:r>
    </w:p>
    <w:p w14:paraId="44292E3F" w14:textId="77777777" w:rsidR="008E2336" w:rsidRPr="00997FAF" w:rsidRDefault="008E2336" w:rsidP="008E2336">
      <w:pPr>
        <w:pStyle w:val="Heading2"/>
        <w:numPr>
          <w:ilvl w:val="0"/>
          <w:numId w:val="5"/>
        </w:numPr>
        <w:spacing w:before="240"/>
        <w:ind w:left="426" w:right="5247"/>
      </w:pPr>
      <w:bookmarkStart w:id="3" w:name="_Toc233214684"/>
      <w:r w:rsidRPr="00997FAF">
        <w:t>Rumusan Masalah</w:t>
      </w:r>
      <w:bookmarkEnd w:id="3"/>
    </w:p>
    <w:p w14:paraId="7AE01268" w14:textId="77777777" w:rsidR="008E2336" w:rsidRDefault="008E2336" w:rsidP="008E2336">
      <w:pPr>
        <w:pStyle w:val="NormalWeb"/>
        <w:spacing w:before="0" w:beforeAutospacing="0" w:after="0" w:afterAutospacing="0" w:line="360" w:lineRule="auto"/>
        <w:ind w:left="363" w:firstLine="363"/>
        <w:jc w:val="both"/>
      </w:pPr>
      <w:r>
        <w:t>Berdasarkan paparan latar belakang di atas, maka penelitian ini merumuskan beberapa permasalahan pokok sebagai berikut:</w:t>
      </w:r>
    </w:p>
    <w:p w14:paraId="012F12BA" w14:textId="77777777" w:rsidR="008E2336" w:rsidRPr="005A1F87" w:rsidRDefault="008E2336" w:rsidP="008E2336">
      <w:pPr>
        <w:pStyle w:val="NormalWeb"/>
        <w:numPr>
          <w:ilvl w:val="0"/>
          <w:numId w:val="2"/>
        </w:numPr>
        <w:spacing w:before="164" w:beforeAutospacing="0" w:line="360" w:lineRule="auto"/>
        <w:ind w:left="851" w:hanging="304"/>
        <w:rPr>
          <w:lang w:val="id"/>
        </w:rPr>
      </w:pPr>
      <w:r w:rsidRPr="005A1F87">
        <w:rPr>
          <w:lang w:val="id"/>
        </w:rPr>
        <w:t>Apa saja problematika pembelajaran Akidah Akhlak yang dihadapi guru kelas IV di era disrupsi digital, khususnya terkait faktor eksternal siswa di SD IT Ihya As-Sunnah Singkut?</w:t>
      </w:r>
    </w:p>
    <w:p w14:paraId="05EE0F43" w14:textId="77777777" w:rsidR="008E2336" w:rsidRDefault="008E2336" w:rsidP="008E2336">
      <w:pPr>
        <w:pStyle w:val="NormalWeb"/>
        <w:numPr>
          <w:ilvl w:val="0"/>
          <w:numId w:val="2"/>
        </w:numPr>
        <w:spacing w:before="164" w:beforeAutospacing="0" w:line="360" w:lineRule="auto"/>
        <w:ind w:left="851" w:hanging="304"/>
      </w:pPr>
      <w:r>
        <w:t>Bagaimana strategi kolaboratif, manajerial, dan pedagogik yang diterapkan guru untuk mengatasi hambatan tersebut guna menanamkan nilai adab secara efektif?</w:t>
      </w:r>
    </w:p>
    <w:p w14:paraId="18CC3ED5" w14:textId="77777777" w:rsidR="008E2336" w:rsidRDefault="008E2336" w:rsidP="008E2336">
      <w:pPr>
        <w:pStyle w:val="NormalWeb"/>
        <w:numPr>
          <w:ilvl w:val="0"/>
          <w:numId w:val="2"/>
        </w:numPr>
        <w:spacing w:before="164" w:beforeAutospacing="0" w:line="360" w:lineRule="auto"/>
        <w:ind w:left="851" w:hanging="304"/>
      </w:pPr>
      <w:r>
        <w:lastRenderedPageBreak/>
        <w:t>Bagaimana implementasi kurikulum berbasis Manhaj Salafus Shalih di lingkungan sekolah mendukung tercapainya keberhasilan strategi guru dalam membentuk karakter santri?</w:t>
      </w:r>
    </w:p>
    <w:p w14:paraId="6E9326E8" w14:textId="77777777" w:rsidR="008E2336" w:rsidRPr="00997FAF" w:rsidRDefault="008E2336" w:rsidP="008E2336">
      <w:pPr>
        <w:pStyle w:val="Heading2"/>
        <w:numPr>
          <w:ilvl w:val="0"/>
          <w:numId w:val="5"/>
        </w:numPr>
        <w:spacing w:before="240"/>
        <w:ind w:left="426" w:right="5247"/>
      </w:pPr>
      <w:bookmarkStart w:id="4" w:name="_Toc233214685"/>
      <w:r w:rsidRPr="00997FAF">
        <w:t>Tujuan Penelitian</w:t>
      </w:r>
      <w:bookmarkEnd w:id="4"/>
    </w:p>
    <w:p w14:paraId="1E4895B0" w14:textId="77777777" w:rsidR="008E2336" w:rsidRDefault="008E2336" w:rsidP="008E2336">
      <w:pPr>
        <w:pStyle w:val="NormalWeb"/>
        <w:spacing w:before="164" w:beforeAutospacing="0" w:line="360" w:lineRule="auto"/>
        <w:ind w:left="363"/>
        <w:jc w:val="both"/>
      </w:pPr>
      <w:r>
        <w:t>Adapun</w:t>
      </w:r>
      <w:r>
        <w:rPr>
          <w:spacing w:val="-2"/>
        </w:rPr>
        <w:t xml:space="preserve"> </w:t>
      </w:r>
      <w:r>
        <w:t>tujuan</w:t>
      </w:r>
      <w:r>
        <w:rPr>
          <w:spacing w:val="-2"/>
        </w:rPr>
        <w:t xml:space="preserve"> </w:t>
      </w:r>
      <w:r>
        <w:t>yang</w:t>
      </w:r>
      <w:r>
        <w:rPr>
          <w:spacing w:val="-1"/>
        </w:rPr>
        <w:t xml:space="preserve"> </w:t>
      </w:r>
      <w:r>
        <w:t>hendak</w:t>
      </w:r>
      <w:r>
        <w:rPr>
          <w:spacing w:val="-2"/>
        </w:rPr>
        <w:t xml:space="preserve"> </w:t>
      </w:r>
      <w:r>
        <w:t>dicapai melalui</w:t>
      </w:r>
      <w:r>
        <w:rPr>
          <w:spacing w:val="-1"/>
        </w:rPr>
        <w:t xml:space="preserve"> </w:t>
      </w:r>
      <w:r>
        <w:t>penelitian</w:t>
      </w:r>
      <w:r>
        <w:rPr>
          <w:spacing w:val="-1"/>
        </w:rPr>
        <w:t xml:space="preserve"> </w:t>
      </w:r>
      <w:r>
        <w:t>portofolio</w:t>
      </w:r>
      <w:r>
        <w:rPr>
          <w:spacing w:val="-2"/>
        </w:rPr>
        <w:t xml:space="preserve"> </w:t>
      </w:r>
      <w:r>
        <w:t>ini</w:t>
      </w:r>
      <w:r>
        <w:rPr>
          <w:spacing w:val="-5"/>
        </w:rPr>
        <w:t xml:space="preserve"> </w:t>
      </w:r>
      <w:r>
        <w:rPr>
          <w:spacing w:val="-2"/>
        </w:rPr>
        <w:t>adalah:</w:t>
      </w:r>
    </w:p>
    <w:p w14:paraId="61A35348" w14:textId="77777777" w:rsidR="008E2336" w:rsidRDefault="008E2336" w:rsidP="008E2336">
      <w:pPr>
        <w:pStyle w:val="NormalWeb"/>
        <w:numPr>
          <w:ilvl w:val="0"/>
          <w:numId w:val="3"/>
        </w:numPr>
        <w:spacing w:before="164" w:beforeAutospacing="0" w:line="360" w:lineRule="auto"/>
        <w:ind w:left="851"/>
      </w:pPr>
      <w:r>
        <w:t>Untuk mengidentifikasi dan mendeskripsikan berbagai problematika pembelajaran Akidah Akhlak yang dihadapi guru kelas IV di era disrupsi digital di SD IT Ihya As-Sunnah Singkut.</w:t>
      </w:r>
    </w:p>
    <w:p w14:paraId="51BEE2E6" w14:textId="77777777" w:rsidR="008E2336" w:rsidRDefault="008E2336" w:rsidP="008E2336">
      <w:pPr>
        <w:pStyle w:val="NormalWeb"/>
        <w:numPr>
          <w:ilvl w:val="0"/>
          <w:numId w:val="3"/>
        </w:numPr>
        <w:spacing w:before="164" w:beforeAutospacing="0" w:line="360" w:lineRule="auto"/>
        <w:ind w:left="851"/>
      </w:pPr>
      <w:r>
        <w:t>Untuk menganalisis implementasi strategi kolaboratif, manajerial, dan pedagogik yang diterapkan oleh guru dalam menanamkan nilai adab secara efektif dan menyenangkan bagi siswa.</w:t>
      </w:r>
    </w:p>
    <w:p w14:paraId="2313610E" w14:textId="77777777" w:rsidR="008E2336" w:rsidRPr="00180D25" w:rsidRDefault="008E2336" w:rsidP="008E2336">
      <w:pPr>
        <w:pStyle w:val="NormalWeb"/>
        <w:numPr>
          <w:ilvl w:val="0"/>
          <w:numId w:val="3"/>
        </w:numPr>
        <w:spacing w:before="164" w:beforeAutospacing="0" w:line="360" w:lineRule="auto"/>
        <w:ind w:left="851"/>
      </w:pPr>
      <w:r>
        <w:t>Untuk menjelaskan kontribusi kurikulum berbasis Manhaj Salafus Shalih di lingkungan sekolah dalam mendukung keberhasilan strategi pembentukan karakter santri secara menyeluruh</w:t>
      </w:r>
      <w:r w:rsidRPr="00180D25">
        <w:t>.</w:t>
      </w:r>
    </w:p>
    <w:p w14:paraId="397F2536" w14:textId="77777777" w:rsidR="008E2336" w:rsidRPr="00997FAF" w:rsidRDefault="008E2336" w:rsidP="008E2336">
      <w:pPr>
        <w:pStyle w:val="Heading2"/>
        <w:numPr>
          <w:ilvl w:val="0"/>
          <w:numId w:val="5"/>
        </w:numPr>
        <w:spacing w:before="240"/>
        <w:ind w:left="426" w:right="5247"/>
      </w:pPr>
      <w:bookmarkStart w:id="5" w:name="_Toc233214686"/>
      <w:r w:rsidRPr="00997FAF">
        <w:t>Peta Jalan Penelitian</w:t>
      </w:r>
      <w:bookmarkEnd w:id="5"/>
    </w:p>
    <w:p w14:paraId="5DC35B43" w14:textId="77777777" w:rsidR="008E2336" w:rsidRDefault="008E2336" w:rsidP="008E2336">
      <w:pPr>
        <w:pStyle w:val="NormalWeb"/>
        <w:spacing w:before="164" w:beforeAutospacing="0" w:line="360" w:lineRule="auto"/>
        <w:ind w:left="363" w:firstLine="646"/>
        <w:jc w:val="both"/>
        <w:rPr>
          <w:color w:val="1F1F1F"/>
        </w:rPr>
      </w:pPr>
      <w:r w:rsidRPr="00596EC9">
        <w:rPr>
          <w:color w:val="1F1F1F"/>
          <w:lang w:val="id"/>
        </w:rPr>
        <w:t xml:space="preserve">Penelitian ini memiliki arah utama untuk memahami strategi guru dalam pembentukan karakter adab di era digital melalui dua fokus: (1) aksi praktis guru di kelas, dan (2) dukungan sistem nilai kurikulum pesantren. </w:t>
      </w:r>
      <w:r>
        <w:rPr>
          <w:color w:val="1F1F1F"/>
        </w:rPr>
        <w:t>Kedua fokus tersebut diintegrasikan untuk membangun model pendidikan Islam yang adaptif dan kokoh secara moral.</w:t>
      </w:r>
    </w:p>
    <w:p w14:paraId="2A910098" w14:textId="77777777" w:rsidR="008E2336" w:rsidRDefault="008E2336" w:rsidP="008E2336">
      <w:pPr>
        <w:pStyle w:val="NormalWeb"/>
        <w:spacing w:after="0" w:afterAutospacing="0" w:line="360" w:lineRule="auto"/>
        <w:ind w:left="363"/>
        <w:rPr>
          <w:color w:val="1F1F1F"/>
        </w:rPr>
      </w:pPr>
    </w:p>
    <w:tbl>
      <w:tblPr>
        <w:tblStyle w:val="TableGrid"/>
        <w:tblW w:w="6902" w:type="dxa"/>
        <w:tblInd w:w="704" w:type="dxa"/>
        <w:tblLook w:val="04A0" w:firstRow="1" w:lastRow="0" w:firstColumn="1" w:lastColumn="0" w:noHBand="0" w:noVBand="1"/>
      </w:tblPr>
      <w:tblGrid>
        <w:gridCol w:w="1569"/>
        <w:gridCol w:w="2060"/>
        <w:gridCol w:w="1692"/>
        <w:gridCol w:w="1581"/>
      </w:tblGrid>
      <w:tr w:rsidR="008E2336" w14:paraId="4EE7A6D8" w14:textId="77777777" w:rsidTr="007E74B8">
        <w:trPr>
          <w:trHeight w:val="737"/>
        </w:trPr>
        <w:tc>
          <w:tcPr>
            <w:tcW w:w="1569" w:type="dxa"/>
            <w:hideMark/>
          </w:tcPr>
          <w:p w14:paraId="17D0863C" w14:textId="77777777" w:rsidR="008E2336" w:rsidRDefault="008E2336" w:rsidP="007E74B8">
            <w:pPr>
              <w:spacing w:line="360" w:lineRule="auto"/>
              <w:rPr>
                <w:color w:val="1F1F1F"/>
              </w:rPr>
            </w:pPr>
            <w:r>
              <w:rPr>
                <w:rStyle w:val="Strong"/>
                <w:color w:val="1F1F1F"/>
                <w:bdr w:val="none" w:sz="0" w:space="0" w:color="auto" w:frame="1"/>
              </w:rPr>
              <w:t>Tahap Penelitian</w:t>
            </w:r>
          </w:p>
        </w:tc>
        <w:tc>
          <w:tcPr>
            <w:tcW w:w="0" w:type="auto"/>
            <w:hideMark/>
          </w:tcPr>
          <w:p w14:paraId="35BA7C6C" w14:textId="77777777" w:rsidR="008E2336" w:rsidRDefault="008E2336" w:rsidP="007E74B8">
            <w:pPr>
              <w:spacing w:line="360" w:lineRule="auto"/>
              <w:rPr>
                <w:color w:val="1F1F1F"/>
              </w:rPr>
            </w:pPr>
            <w:r>
              <w:rPr>
                <w:rStyle w:val="Strong"/>
                <w:color w:val="1F1F1F"/>
                <w:bdr w:val="none" w:sz="0" w:space="0" w:color="auto" w:frame="1"/>
              </w:rPr>
              <w:t>Fokus Utama</w:t>
            </w:r>
          </w:p>
        </w:tc>
        <w:tc>
          <w:tcPr>
            <w:tcW w:w="0" w:type="auto"/>
            <w:hideMark/>
          </w:tcPr>
          <w:p w14:paraId="4E43FFCB" w14:textId="77777777" w:rsidR="008E2336" w:rsidRDefault="008E2336" w:rsidP="007E74B8">
            <w:pPr>
              <w:spacing w:line="360" w:lineRule="auto"/>
              <w:rPr>
                <w:color w:val="1F1F1F"/>
              </w:rPr>
            </w:pPr>
            <w:r>
              <w:rPr>
                <w:rStyle w:val="Strong"/>
                <w:color w:val="1F1F1F"/>
                <w:bdr w:val="none" w:sz="0" w:space="0" w:color="auto" w:frame="1"/>
              </w:rPr>
              <w:t>Sumber / Artikel</w:t>
            </w:r>
          </w:p>
        </w:tc>
        <w:tc>
          <w:tcPr>
            <w:tcW w:w="0" w:type="auto"/>
            <w:hideMark/>
          </w:tcPr>
          <w:p w14:paraId="21B8F04E" w14:textId="77777777" w:rsidR="008E2336" w:rsidRDefault="008E2336" w:rsidP="007E74B8">
            <w:pPr>
              <w:spacing w:line="360" w:lineRule="auto"/>
              <w:rPr>
                <w:color w:val="1F1F1F"/>
              </w:rPr>
            </w:pPr>
            <w:r>
              <w:rPr>
                <w:rStyle w:val="Strong"/>
                <w:color w:val="1F1F1F"/>
                <w:bdr w:val="none" w:sz="0" w:space="0" w:color="auto" w:frame="1"/>
              </w:rPr>
              <w:t>Hasil yang Diharapkan</w:t>
            </w:r>
          </w:p>
        </w:tc>
      </w:tr>
      <w:tr w:rsidR="008E2336" w14:paraId="1722EECE" w14:textId="77777777" w:rsidTr="007E74B8">
        <w:trPr>
          <w:trHeight w:val="2034"/>
        </w:trPr>
        <w:tc>
          <w:tcPr>
            <w:tcW w:w="1569" w:type="dxa"/>
            <w:hideMark/>
          </w:tcPr>
          <w:p w14:paraId="27F88363" w14:textId="77777777" w:rsidR="008E2336" w:rsidRDefault="008E2336" w:rsidP="007E74B8">
            <w:pPr>
              <w:spacing w:line="360" w:lineRule="auto"/>
              <w:rPr>
                <w:color w:val="1F1F1F"/>
              </w:rPr>
            </w:pPr>
            <w:r>
              <w:rPr>
                <w:b/>
                <w:bCs/>
                <w:color w:val="1F1F1F"/>
                <w:bdr w:val="none" w:sz="0" w:space="0" w:color="auto" w:frame="1"/>
              </w:rPr>
              <w:t>Tahap Awal (Identifikasi)</w:t>
            </w:r>
          </w:p>
        </w:tc>
        <w:tc>
          <w:tcPr>
            <w:tcW w:w="0" w:type="auto"/>
            <w:hideMark/>
          </w:tcPr>
          <w:p w14:paraId="03D53B6B" w14:textId="77777777" w:rsidR="008E2336" w:rsidRDefault="008E2336" w:rsidP="007E74B8">
            <w:pPr>
              <w:pStyle w:val="NormalWeb"/>
              <w:spacing w:after="0" w:afterAutospacing="0" w:line="360" w:lineRule="auto"/>
              <w:rPr>
                <w:color w:val="1F1F1F"/>
              </w:rPr>
            </w:pPr>
            <w:r>
              <w:rPr>
                <w:color w:val="1F1F1F"/>
                <w:bdr w:val="none" w:sz="0" w:space="0" w:color="auto" w:frame="1"/>
              </w:rPr>
              <w:t>Analisis problematika adab siswa akibat distraksi digital dan pengaruh teman sebaya.</w:t>
            </w:r>
            <w:r>
              <w:rPr>
                <w:color w:val="1F1F1F"/>
              </w:rPr>
              <w:t xml:space="preserve"> </w:t>
            </w:r>
          </w:p>
        </w:tc>
        <w:tc>
          <w:tcPr>
            <w:tcW w:w="0" w:type="auto"/>
            <w:hideMark/>
          </w:tcPr>
          <w:p w14:paraId="2655322B" w14:textId="77777777" w:rsidR="008E2336" w:rsidRDefault="008E2336" w:rsidP="007E74B8">
            <w:pPr>
              <w:pStyle w:val="NormalWeb"/>
              <w:spacing w:after="0" w:afterAutospacing="0" w:line="360" w:lineRule="auto"/>
              <w:rPr>
                <w:color w:val="1F1F1F"/>
              </w:rPr>
            </w:pPr>
            <w:r>
              <w:rPr>
                <w:color w:val="1F1F1F"/>
                <w:bdr w:val="none" w:sz="0" w:space="0" w:color="auto" w:frame="1"/>
              </w:rPr>
              <w:t xml:space="preserve">Artikel Strategi Guru Akhlak </w:t>
            </w:r>
          </w:p>
        </w:tc>
        <w:tc>
          <w:tcPr>
            <w:tcW w:w="0" w:type="auto"/>
            <w:hideMark/>
          </w:tcPr>
          <w:p w14:paraId="2D725B3D" w14:textId="77777777" w:rsidR="008E2336" w:rsidRDefault="008E2336" w:rsidP="007E74B8">
            <w:pPr>
              <w:pStyle w:val="NormalWeb"/>
              <w:spacing w:after="0" w:afterAutospacing="0" w:line="360" w:lineRule="auto"/>
              <w:rPr>
                <w:color w:val="1F1F1F"/>
              </w:rPr>
            </w:pPr>
            <w:r>
              <w:rPr>
                <w:color w:val="1F1F1F"/>
                <w:bdr w:val="none" w:sz="0" w:space="0" w:color="auto" w:frame="1"/>
              </w:rPr>
              <w:t>Pemetaan hambatan belajar dan perilaku negatif siswa kelas IV.</w:t>
            </w:r>
            <w:r>
              <w:rPr>
                <w:color w:val="1F1F1F"/>
              </w:rPr>
              <w:t xml:space="preserve"> </w:t>
            </w:r>
          </w:p>
        </w:tc>
      </w:tr>
      <w:tr w:rsidR="008E2336" w14:paraId="63628A94" w14:textId="77777777" w:rsidTr="007E74B8">
        <w:trPr>
          <w:trHeight w:val="2034"/>
        </w:trPr>
        <w:tc>
          <w:tcPr>
            <w:tcW w:w="1569" w:type="dxa"/>
            <w:hideMark/>
          </w:tcPr>
          <w:p w14:paraId="32301ECB" w14:textId="77777777" w:rsidR="008E2336" w:rsidRDefault="008E2336" w:rsidP="007E74B8">
            <w:pPr>
              <w:spacing w:line="360" w:lineRule="auto"/>
              <w:rPr>
                <w:color w:val="1F1F1F"/>
              </w:rPr>
            </w:pPr>
            <w:r>
              <w:rPr>
                <w:b/>
                <w:bCs/>
                <w:color w:val="1F1F1F"/>
                <w:bdr w:val="none" w:sz="0" w:space="0" w:color="auto" w:frame="1"/>
              </w:rPr>
              <w:lastRenderedPageBreak/>
              <w:t>Tahap Teoretis (Konseptual)</w:t>
            </w:r>
          </w:p>
        </w:tc>
        <w:tc>
          <w:tcPr>
            <w:tcW w:w="0" w:type="auto"/>
            <w:hideMark/>
          </w:tcPr>
          <w:p w14:paraId="7B1A0FEF" w14:textId="77777777" w:rsidR="008E2336" w:rsidRDefault="008E2336" w:rsidP="007E74B8">
            <w:pPr>
              <w:pStyle w:val="NormalWeb"/>
              <w:spacing w:after="0" w:afterAutospacing="0" w:line="360" w:lineRule="auto"/>
              <w:rPr>
                <w:color w:val="1F1F1F"/>
              </w:rPr>
            </w:pPr>
            <w:r>
              <w:rPr>
                <w:color w:val="1F1F1F"/>
                <w:bdr w:val="none" w:sz="0" w:space="0" w:color="auto" w:frame="1"/>
              </w:rPr>
              <w:t>Analisis teori pendidikan karakter Islam, konstruktivisme, dan konsep Salafus Shalih.</w:t>
            </w:r>
            <w:r>
              <w:rPr>
                <w:color w:val="1F1F1F"/>
              </w:rPr>
              <w:t xml:space="preserve"> </w:t>
            </w:r>
          </w:p>
        </w:tc>
        <w:tc>
          <w:tcPr>
            <w:tcW w:w="0" w:type="auto"/>
            <w:hideMark/>
          </w:tcPr>
          <w:p w14:paraId="31E23AE3" w14:textId="77777777" w:rsidR="008E2336" w:rsidRDefault="008E2336" w:rsidP="007E74B8">
            <w:pPr>
              <w:pStyle w:val="NormalWeb"/>
              <w:spacing w:after="0" w:afterAutospacing="0" w:line="360" w:lineRule="auto"/>
              <w:rPr>
                <w:color w:val="1F1F1F"/>
              </w:rPr>
            </w:pPr>
            <w:r>
              <w:rPr>
                <w:color w:val="1F1F1F"/>
                <w:bdr w:val="none" w:sz="0" w:space="0" w:color="auto" w:frame="1"/>
              </w:rPr>
              <w:t>Gabungan Artikel Strategi Guru &amp; Implementasi Kurikulum Salaf.</w:t>
            </w:r>
            <w:r>
              <w:rPr>
                <w:color w:val="1F1F1F"/>
              </w:rPr>
              <w:t xml:space="preserve"> </w:t>
            </w:r>
          </w:p>
        </w:tc>
        <w:tc>
          <w:tcPr>
            <w:tcW w:w="0" w:type="auto"/>
            <w:hideMark/>
          </w:tcPr>
          <w:p w14:paraId="4EF9E211" w14:textId="77777777" w:rsidR="008E2336" w:rsidRDefault="008E2336" w:rsidP="007E74B8">
            <w:pPr>
              <w:pStyle w:val="NormalWeb"/>
              <w:spacing w:after="0" w:afterAutospacing="0" w:line="360" w:lineRule="auto"/>
              <w:rPr>
                <w:color w:val="1F1F1F"/>
              </w:rPr>
            </w:pPr>
            <w:r>
              <w:rPr>
                <w:color w:val="1F1F1F"/>
                <w:bdr w:val="none" w:sz="0" w:space="0" w:color="auto" w:frame="1"/>
              </w:rPr>
              <w:t>Kerangka teori yang memadukan pedagogi modern dan nilai tradisional.</w:t>
            </w:r>
            <w:r>
              <w:rPr>
                <w:color w:val="1F1F1F"/>
              </w:rPr>
              <w:t xml:space="preserve"> </w:t>
            </w:r>
          </w:p>
        </w:tc>
      </w:tr>
      <w:tr w:rsidR="008E2336" w14:paraId="1C9A4285" w14:textId="77777777" w:rsidTr="007E74B8">
        <w:trPr>
          <w:trHeight w:val="2018"/>
        </w:trPr>
        <w:tc>
          <w:tcPr>
            <w:tcW w:w="1569" w:type="dxa"/>
            <w:hideMark/>
          </w:tcPr>
          <w:p w14:paraId="566B38E4" w14:textId="77777777" w:rsidR="008E2336" w:rsidRDefault="008E2336" w:rsidP="007E74B8">
            <w:pPr>
              <w:spacing w:line="360" w:lineRule="auto"/>
              <w:rPr>
                <w:color w:val="1F1F1F"/>
              </w:rPr>
            </w:pPr>
            <w:r>
              <w:rPr>
                <w:b/>
                <w:bCs/>
                <w:color w:val="1F1F1F"/>
                <w:bdr w:val="none" w:sz="0" w:space="0" w:color="auto" w:frame="1"/>
              </w:rPr>
              <w:t>Tahap Empiris (Analisis)</w:t>
            </w:r>
          </w:p>
        </w:tc>
        <w:tc>
          <w:tcPr>
            <w:tcW w:w="0" w:type="auto"/>
            <w:hideMark/>
          </w:tcPr>
          <w:p w14:paraId="6A725698" w14:textId="77777777" w:rsidR="008E2336" w:rsidRDefault="008E2336" w:rsidP="007E74B8">
            <w:pPr>
              <w:pStyle w:val="NormalWeb"/>
              <w:spacing w:after="0" w:afterAutospacing="0" w:line="360" w:lineRule="auto"/>
              <w:rPr>
                <w:color w:val="1F1F1F"/>
              </w:rPr>
            </w:pPr>
            <w:r>
              <w:rPr>
                <w:color w:val="1F1F1F"/>
                <w:bdr w:val="none" w:sz="0" w:space="0" w:color="auto" w:frame="1"/>
              </w:rPr>
              <w:t xml:space="preserve">Penggalian data lapangan tentang strategi </w:t>
            </w:r>
            <w:r>
              <w:rPr>
                <w:i/>
                <w:iCs/>
                <w:color w:val="1F1F1F"/>
                <w:bdr w:val="none" w:sz="0" w:space="0" w:color="auto" w:frame="1"/>
              </w:rPr>
              <w:t>Joyful Learning</w:t>
            </w:r>
            <w:r>
              <w:rPr>
                <w:color w:val="1F1F1F"/>
                <w:bdr w:val="none" w:sz="0" w:space="0" w:color="auto" w:frame="1"/>
              </w:rPr>
              <w:t xml:space="preserve"> dan manajemen kelas.</w:t>
            </w:r>
            <w:r>
              <w:rPr>
                <w:color w:val="1F1F1F"/>
              </w:rPr>
              <w:t xml:space="preserve"> </w:t>
            </w:r>
          </w:p>
        </w:tc>
        <w:tc>
          <w:tcPr>
            <w:tcW w:w="0" w:type="auto"/>
            <w:hideMark/>
          </w:tcPr>
          <w:p w14:paraId="3F710845" w14:textId="77777777" w:rsidR="008E2336" w:rsidRDefault="008E2336" w:rsidP="007E74B8">
            <w:pPr>
              <w:pStyle w:val="NormalWeb"/>
              <w:spacing w:after="0" w:afterAutospacing="0" w:line="360" w:lineRule="auto"/>
              <w:rPr>
                <w:color w:val="1F1F1F"/>
              </w:rPr>
            </w:pPr>
            <w:r>
              <w:rPr>
                <w:color w:val="1F1F1F"/>
                <w:bdr w:val="none" w:sz="0" w:space="0" w:color="auto" w:frame="1"/>
              </w:rPr>
              <w:t xml:space="preserve">Artikel Strategi Guru Akhlak </w:t>
            </w:r>
            <w:r>
              <w:rPr>
                <w:color w:val="1F1F1F"/>
              </w:rPr>
              <w:t xml:space="preserve"> </w:t>
            </w:r>
          </w:p>
        </w:tc>
        <w:tc>
          <w:tcPr>
            <w:tcW w:w="0" w:type="auto"/>
            <w:hideMark/>
          </w:tcPr>
          <w:p w14:paraId="6E570CFD" w14:textId="77777777" w:rsidR="008E2336" w:rsidRDefault="008E2336" w:rsidP="007E74B8">
            <w:pPr>
              <w:pStyle w:val="NormalWeb"/>
              <w:spacing w:after="0" w:afterAutospacing="0" w:line="360" w:lineRule="auto"/>
              <w:rPr>
                <w:color w:val="1F1F1F"/>
              </w:rPr>
            </w:pPr>
            <w:r>
              <w:rPr>
                <w:color w:val="1F1F1F"/>
                <w:bdr w:val="none" w:sz="0" w:space="0" w:color="auto" w:frame="1"/>
              </w:rPr>
              <w:t xml:space="preserve">Temuan berupa efektivitas metode </w:t>
            </w:r>
            <w:r>
              <w:rPr>
                <w:i/>
                <w:iCs/>
                <w:color w:val="1F1F1F"/>
                <w:bdr w:val="none" w:sz="0" w:space="0" w:color="auto" w:frame="1"/>
              </w:rPr>
              <w:t>storytelling</w:t>
            </w:r>
            <w:r>
              <w:rPr>
                <w:color w:val="1F1F1F"/>
                <w:bdr w:val="none" w:sz="0" w:space="0" w:color="auto" w:frame="1"/>
              </w:rPr>
              <w:t xml:space="preserve"> dan rekayasa sosial kelas.</w:t>
            </w:r>
            <w:r>
              <w:rPr>
                <w:color w:val="1F1F1F"/>
              </w:rPr>
              <w:t xml:space="preserve"> </w:t>
            </w:r>
          </w:p>
        </w:tc>
      </w:tr>
      <w:tr w:rsidR="008E2336" w14:paraId="1BD675B7" w14:textId="77777777" w:rsidTr="007E74B8">
        <w:trPr>
          <w:trHeight w:val="2034"/>
        </w:trPr>
        <w:tc>
          <w:tcPr>
            <w:tcW w:w="1569" w:type="dxa"/>
            <w:hideMark/>
          </w:tcPr>
          <w:p w14:paraId="64F69E7D" w14:textId="77777777" w:rsidR="008E2336" w:rsidRDefault="008E2336" w:rsidP="007E74B8">
            <w:pPr>
              <w:spacing w:line="360" w:lineRule="auto"/>
              <w:rPr>
                <w:color w:val="1F1F1F"/>
              </w:rPr>
            </w:pPr>
            <w:r>
              <w:rPr>
                <w:b/>
                <w:bCs/>
                <w:color w:val="1F1F1F"/>
                <w:bdr w:val="none" w:sz="0" w:space="0" w:color="auto" w:frame="1"/>
              </w:rPr>
              <w:t>Tahap Sintesis (Integrasi)</w:t>
            </w:r>
          </w:p>
        </w:tc>
        <w:tc>
          <w:tcPr>
            <w:tcW w:w="0" w:type="auto"/>
            <w:hideMark/>
          </w:tcPr>
          <w:p w14:paraId="642B07C3" w14:textId="77777777" w:rsidR="008E2336" w:rsidRDefault="008E2336" w:rsidP="007E74B8">
            <w:pPr>
              <w:pStyle w:val="NormalWeb"/>
              <w:spacing w:after="0" w:afterAutospacing="0" w:line="360" w:lineRule="auto"/>
              <w:rPr>
                <w:color w:val="1F1F1F"/>
              </w:rPr>
            </w:pPr>
            <w:r>
              <w:rPr>
                <w:color w:val="1F1F1F"/>
                <w:bdr w:val="none" w:sz="0" w:space="0" w:color="auto" w:frame="1"/>
              </w:rPr>
              <w:t>Menghubungkan strategi guru dengan sistem nilai institusional pesantren.</w:t>
            </w:r>
            <w:r>
              <w:rPr>
                <w:color w:val="1F1F1F"/>
              </w:rPr>
              <w:t xml:space="preserve"> </w:t>
            </w:r>
          </w:p>
        </w:tc>
        <w:tc>
          <w:tcPr>
            <w:tcW w:w="0" w:type="auto"/>
            <w:hideMark/>
          </w:tcPr>
          <w:p w14:paraId="61D5A253" w14:textId="77777777" w:rsidR="008E2336" w:rsidRDefault="008E2336" w:rsidP="007E74B8">
            <w:pPr>
              <w:pStyle w:val="NormalWeb"/>
              <w:spacing w:after="0" w:afterAutospacing="0" w:line="360" w:lineRule="auto"/>
              <w:rPr>
                <w:color w:val="1F1F1F"/>
              </w:rPr>
            </w:pPr>
            <w:r>
              <w:rPr>
                <w:color w:val="1F1F1F"/>
                <w:bdr w:val="none" w:sz="0" w:space="0" w:color="auto" w:frame="1"/>
              </w:rPr>
              <w:t xml:space="preserve">Sintesis lintas artikel </w:t>
            </w:r>
          </w:p>
        </w:tc>
        <w:tc>
          <w:tcPr>
            <w:tcW w:w="0" w:type="auto"/>
            <w:hideMark/>
          </w:tcPr>
          <w:p w14:paraId="5BC125DD" w14:textId="77777777" w:rsidR="008E2336" w:rsidRDefault="008E2336" w:rsidP="007E74B8">
            <w:pPr>
              <w:pStyle w:val="NormalWeb"/>
              <w:spacing w:after="0" w:afterAutospacing="0" w:line="360" w:lineRule="auto"/>
              <w:rPr>
                <w:color w:val="1F1F1F"/>
              </w:rPr>
            </w:pPr>
            <w:r>
              <w:rPr>
                <w:color w:val="1F1F1F"/>
                <w:bdr w:val="none" w:sz="0" w:space="0" w:color="auto" w:frame="1"/>
              </w:rPr>
              <w:t>Perumusan model pendidikan karakter terpadu yang adaptif dan inklusif.</w:t>
            </w:r>
            <w:r>
              <w:rPr>
                <w:color w:val="1F1F1F"/>
              </w:rPr>
              <w:t xml:space="preserve"> </w:t>
            </w:r>
          </w:p>
        </w:tc>
      </w:tr>
      <w:tr w:rsidR="008E2336" w14:paraId="2EEAAFEA" w14:textId="77777777" w:rsidTr="007E74B8">
        <w:trPr>
          <w:trHeight w:val="1611"/>
        </w:trPr>
        <w:tc>
          <w:tcPr>
            <w:tcW w:w="1569" w:type="dxa"/>
            <w:hideMark/>
          </w:tcPr>
          <w:p w14:paraId="0D6EAC93" w14:textId="77777777" w:rsidR="008E2336" w:rsidRDefault="008E2336" w:rsidP="007E74B8">
            <w:pPr>
              <w:spacing w:line="360" w:lineRule="auto"/>
              <w:rPr>
                <w:color w:val="1F1F1F"/>
              </w:rPr>
            </w:pPr>
            <w:r>
              <w:rPr>
                <w:b/>
                <w:bCs/>
                <w:color w:val="1F1F1F"/>
                <w:bdr w:val="none" w:sz="0" w:space="0" w:color="auto" w:frame="1"/>
              </w:rPr>
              <w:t>Tahap Aplikasi (Implikasi)</w:t>
            </w:r>
          </w:p>
        </w:tc>
        <w:tc>
          <w:tcPr>
            <w:tcW w:w="0" w:type="auto"/>
            <w:hideMark/>
          </w:tcPr>
          <w:p w14:paraId="69DF34A1" w14:textId="77777777" w:rsidR="008E2336" w:rsidRDefault="008E2336" w:rsidP="007E74B8">
            <w:pPr>
              <w:pStyle w:val="NormalWeb"/>
              <w:spacing w:after="0" w:afterAutospacing="0" w:line="360" w:lineRule="auto"/>
              <w:rPr>
                <w:color w:val="1F1F1F"/>
              </w:rPr>
            </w:pPr>
            <w:r>
              <w:rPr>
                <w:color w:val="1F1F1F"/>
                <w:bdr w:val="none" w:sz="0" w:space="0" w:color="auto" w:frame="1"/>
              </w:rPr>
              <w:t>Implementasi dan rekomendasi kebijakan adab di sekolah.</w:t>
            </w:r>
            <w:r>
              <w:rPr>
                <w:color w:val="1F1F1F"/>
              </w:rPr>
              <w:t xml:space="preserve"> </w:t>
            </w:r>
          </w:p>
        </w:tc>
        <w:tc>
          <w:tcPr>
            <w:tcW w:w="0" w:type="auto"/>
            <w:hideMark/>
          </w:tcPr>
          <w:p w14:paraId="32F2EB4B" w14:textId="77777777" w:rsidR="008E2336" w:rsidRDefault="008E2336" w:rsidP="007E74B8">
            <w:pPr>
              <w:pStyle w:val="NormalWeb"/>
              <w:spacing w:after="0" w:afterAutospacing="0" w:line="360" w:lineRule="auto"/>
              <w:rPr>
                <w:color w:val="1F1F1F"/>
              </w:rPr>
            </w:pPr>
            <w:r>
              <w:rPr>
                <w:color w:val="1F1F1F"/>
                <w:bdr w:val="none" w:sz="0" w:space="0" w:color="auto" w:frame="1"/>
              </w:rPr>
              <w:t>Analisis implikatif dari hasil penelitian.</w:t>
            </w:r>
            <w:r>
              <w:rPr>
                <w:color w:val="1F1F1F"/>
              </w:rPr>
              <w:t xml:space="preserve"> </w:t>
            </w:r>
          </w:p>
        </w:tc>
        <w:tc>
          <w:tcPr>
            <w:tcW w:w="0" w:type="auto"/>
            <w:hideMark/>
          </w:tcPr>
          <w:p w14:paraId="2C3957D1" w14:textId="77777777" w:rsidR="008E2336" w:rsidRDefault="008E2336" w:rsidP="007E74B8">
            <w:pPr>
              <w:pStyle w:val="NormalWeb"/>
              <w:spacing w:after="0" w:afterAutospacing="0" w:line="360" w:lineRule="auto"/>
              <w:rPr>
                <w:color w:val="1F1F1F"/>
              </w:rPr>
            </w:pPr>
            <w:r>
              <w:rPr>
                <w:color w:val="1F1F1F"/>
                <w:bdr w:val="none" w:sz="0" w:space="0" w:color="auto" w:frame="1"/>
              </w:rPr>
              <w:t>Panduan praktis strategi guru adab menghadapi disrupsi digital.</w:t>
            </w:r>
            <w:r>
              <w:rPr>
                <w:color w:val="1F1F1F"/>
              </w:rPr>
              <w:t xml:space="preserve"> </w:t>
            </w:r>
          </w:p>
        </w:tc>
      </w:tr>
    </w:tbl>
    <w:p w14:paraId="7C6B6651" w14:textId="77777777" w:rsidR="008E2336" w:rsidRPr="00997FAF" w:rsidRDefault="008E2336" w:rsidP="008E2336">
      <w:pPr>
        <w:pStyle w:val="Heading2"/>
        <w:numPr>
          <w:ilvl w:val="0"/>
          <w:numId w:val="5"/>
        </w:numPr>
        <w:spacing w:before="240"/>
        <w:ind w:left="426" w:right="5247"/>
      </w:pPr>
      <w:bookmarkStart w:id="6" w:name="_Toc233214687"/>
      <w:r w:rsidRPr="00997FAF">
        <w:t>Kontribusi Orisinal</w:t>
      </w:r>
      <w:bookmarkEnd w:id="6"/>
    </w:p>
    <w:p w14:paraId="3F41281D" w14:textId="77777777" w:rsidR="008E2336" w:rsidRPr="00596EC9" w:rsidRDefault="008E2336" w:rsidP="008E2336">
      <w:pPr>
        <w:pStyle w:val="NormalWeb"/>
        <w:spacing w:before="164" w:beforeAutospacing="0" w:line="360" w:lineRule="auto"/>
        <w:ind w:left="363" w:firstLine="646"/>
        <w:jc w:val="both"/>
      </w:pPr>
      <w:r w:rsidRPr="00596EC9">
        <w:t>Penelitian portofolio ini memberikan kontribusi orisinal baik secara teoretis, praktis, maupun metodologis dalam khazanah pendidikan Islam tingkat dasar:</w:t>
      </w:r>
    </w:p>
    <w:p w14:paraId="41ACAF96" w14:textId="77777777" w:rsidR="008E2336" w:rsidRPr="00596EC9" w:rsidRDefault="008E2336" w:rsidP="008E2336">
      <w:pPr>
        <w:widowControl/>
        <w:numPr>
          <w:ilvl w:val="0"/>
          <w:numId w:val="4"/>
        </w:numPr>
        <w:tabs>
          <w:tab w:val="clear" w:pos="720"/>
        </w:tabs>
        <w:autoSpaceDE/>
        <w:autoSpaceDN/>
        <w:spacing w:before="164" w:after="100" w:afterAutospacing="1" w:line="360" w:lineRule="auto"/>
        <w:ind w:left="993"/>
        <w:jc w:val="both"/>
        <w:rPr>
          <w:sz w:val="24"/>
          <w:szCs w:val="24"/>
          <w:lang w:val="en-ID" w:eastAsia="en-ID"/>
        </w:rPr>
      </w:pPr>
      <w:r w:rsidRPr="00596EC9">
        <w:rPr>
          <w:b/>
          <w:bCs/>
          <w:sz w:val="24"/>
          <w:szCs w:val="24"/>
          <w:lang w:val="en-ID" w:eastAsia="en-ID"/>
        </w:rPr>
        <w:lastRenderedPageBreak/>
        <w:t>Secara Teoretis:</w:t>
      </w:r>
      <w:r w:rsidRPr="00596EC9">
        <w:rPr>
          <w:sz w:val="24"/>
          <w:szCs w:val="24"/>
          <w:lang w:val="en-ID" w:eastAsia="en-ID"/>
        </w:rPr>
        <w:t xml:space="preserve"> Memperkaya literatur mengenai pendidikan karakter dengan mengintegrasikan dua pendekatan yang saling melengkapi: metode pembelajaran modern (</w:t>
      </w:r>
      <w:r w:rsidRPr="00596EC9">
        <w:rPr>
          <w:i/>
          <w:iCs/>
          <w:sz w:val="24"/>
          <w:szCs w:val="24"/>
          <w:lang w:val="en-ID" w:eastAsia="en-ID"/>
        </w:rPr>
        <w:t>Joyful Learning</w:t>
      </w:r>
      <w:r w:rsidRPr="00596EC9">
        <w:rPr>
          <w:sz w:val="24"/>
          <w:szCs w:val="24"/>
          <w:lang w:val="en-ID" w:eastAsia="en-ID"/>
        </w:rPr>
        <w:t xml:space="preserve">, </w:t>
      </w:r>
      <w:r w:rsidRPr="00596EC9">
        <w:rPr>
          <w:i/>
          <w:iCs/>
          <w:sz w:val="24"/>
          <w:szCs w:val="24"/>
          <w:lang w:val="en-ID" w:eastAsia="en-ID"/>
        </w:rPr>
        <w:t>Game-Based Learning</w:t>
      </w:r>
      <w:r w:rsidRPr="00596EC9">
        <w:rPr>
          <w:sz w:val="24"/>
          <w:szCs w:val="24"/>
          <w:lang w:val="en-ID" w:eastAsia="en-ID"/>
        </w:rPr>
        <w:t xml:space="preserve">, </w:t>
      </w:r>
      <w:r w:rsidRPr="00596EC9">
        <w:rPr>
          <w:i/>
          <w:iCs/>
          <w:sz w:val="24"/>
          <w:szCs w:val="24"/>
          <w:lang w:val="en-ID" w:eastAsia="en-ID"/>
        </w:rPr>
        <w:t>Storytelling</w:t>
      </w:r>
      <w:r w:rsidRPr="00596EC9">
        <w:rPr>
          <w:sz w:val="24"/>
          <w:szCs w:val="24"/>
          <w:lang w:val="en-ID" w:eastAsia="en-ID"/>
        </w:rPr>
        <w:t>) dengan nilai-nilai murni tradisional Islam (</w:t>
      </w:r>
      <w:r w:rsidRPr="00596EC9">
        <w:rPr>
          <w:i/>
          <w:iCs/>
          <w:sz w:val="24"/>
          <w:szCs w:val="24"/>
          <w:lang w:val="en-ID" w:eastAsia="en-ID"/>
        </w:rPr>
        <w:t>Manhaj Salafus Shalih</w:t>
      </w:r>
      <w:r w:rsidRPr="00596EC9">
        <w:rPr>
          <w:sz w:val="24"/>
          <w:szCs w:val="24"/>
          <w:lang w:val="en-ID" w:eastAsia="en-ID"/>
        </w:rPr>
        <w:t xml:space="preserve">). Penelitian ini memberikan perspektif baru bahwa prinsip "Adab Sebelum Ilmu" dapat diimplementasikan secara relevan untuk menjawab tantangan degradasi moral Generasi Z di era disrupsi digital. </w:t>
      </w:r>
    </w:p>
    <w:p w14:paraId="18D8D92C" w14:textId="77777777" w:rsidR="008E2336" w:rsidRPr="00596EC9" w:rsidRDefault="008E2336" w:rsidP="008E2336">
      <w:pPr>
        <w:widowControl/>
        <w:numPr>
          <w:ilvl w:val="0"/>
          <w:numId w:val="4"/>
        </w:numPr>
        <w:tabs>
          <w:tab w:val="clear" w:pos="720"/>
        </w:tabs>
        <w:autoSpaceDE/>
        <w:autoSpaceDN/>
        <w:spacing w:before="164" w:after="100" w:afterAutospacing="1" w:line="360" w:lineRule="auto"/>
        <w:ind w:left="993"/>
        <w:jc w:val="both"/>
        <w:rPr>
          <w:sz w:val="24"/>
          <w:szCs w:val="24"/>
          <w:lang w:val="en-ID" w:eastAsia="en-ID"/>
        </w:rPr>
      </w:pPr>
      <w:r w:rsidRPr="00596EC9">
        <w:rPr>
          <w:b/>
          <w:bCs/>
          <w:sz w:val="24"/>
          <w:szCs w:val="24"/>
          <w:lang w:val="en-ID" w:eastAsia="en-ID"/>
        </w:rPr>
        <w:t>Secara Praktis:</w:t>
      </w:r>
      <w:r w:rsidRPr="00596EC9">
        <w:rPr>
          <w:sz w:val="24"/>
          <w:szCs w:val="24"/>
          <w:lang w:val="en-ID" w:eastAsia="en-ID"/>
        </w:rPr>
        <w:t xml:space="preserve"> Hasil penelitian ini dapat menjadi panduan langsung bagi guru Akidah Akhlak dan pengelola Sekolah Dasar Islam Terpadu (SD IT) dalam menyusun strategi pembelajaran. Penelitian ini merumuskan langkah konkret berupa strategi kolaboratif (Digitalisasi Parenting) dan strategi manajerial (rekayasa sosial kelas) untuk mengatasi pengaruh negatif gawai dan teman sebaya secara efektif. </w:t>
      </w:r>
    </w:p>
    <w:p w14:paraId="521031FE" w14:textId="77777777" w:rsidR="008E2336" w:rsidRPr="00596EC9" w:rsidRDefault="008E2336" w:rsidP="008E2336">
      <w:pPr>
        <w:widowControl/>
        <w:numPr>
          <w:ilvl w:val="0"/>
          <w:numId w:val="4"/>
        </w:numPr>
        <w:tabs>
          <w:tab w:val="clear" w:pos="720"/>
        </w:tabs>
        <w:autoSpaceDE/>
        <w:autoSpaceDN/>
        <w:spacing w:before="164" w:after="100" w:afterAutospacing="1" w:line="360" w:lineRule="auto"/>
        <w:ind w:left="993"/>
        <w:jc w:val="both"/>
        <w:rPr>
          <w:sz w:val="24"/>
          <w:szCs w:val="24"/>
          <w:lang w:val="en-ID" w:eastAsia="en-ID"/>
        </w:rPr>
      </w:pPr>
      <w:r w:rsidRPr="00596EC9">
        <w:rPr>
          <w:b/>
          <w:bCs/>
          <w:sz w:val="24"/>
          <w:szCs w:val="24"/>
          <w:lang w:val="en-ID" w:eastAsia="en-ID"/>
        </w:rPr>
        <w:t>Secara Metodologis:</w:t>
      </w:r>
      <w:r w:rsidRPr="00596EC9">
        <w:rPr>
          <w:sz w:val="24"/>
          <w:szCs w:val="24"/>
          <w:lang w:val="en-ID" w:eastAsia="en-ID"/>
        </w:rPr>
        <w:t xml:space="preserve"> Menggeser fokus penelitian yang biasanya hanya menilai kebijakan institusi, menjadi fokus pada </w:t>
      </w:r>
      <w:r w:rsidRPr="00396B55">
        <w:rPr>
          <w:sz w:val="24"/>
          <w:szCs w:val="24"/>
          <w:lang w:val="en-ID" w:eastAsia="en-ID"/>
        </w:rPr>
        <w:t xml:space="preserve">Agensi Guru </w:t>
      </w:r>
      <w:r w:rsidRPr="00596EC9">
        <w:rPr>
          <w:sz w:val="24"/>
          <w:szCs w:val="24"/>
          <w:lang w:val="en-ID" w:eastAsia="en-ID"/>
        </w:rPr>
        <w:t xml:space="preserve">(peran aktif guru di kelas) dan sinergi ekosistem pendidikan. Dengan menggabungkan analisis terhadap dinamika kelas dan interaksi sekolah-orang tua, penelitian ini memberikan gambaran yang utuh tentang bagaimana strategi guru bekerja secara berkesinambungan. </w:t>
      </w:r>
    </w:p>
    <w:p w14:paraId="525AC247" w14:textId="77777777" w:rsidR="008E2336" w:rsidRPr="008756C6" w:rsidRDefault="008E2336" w:rsidP="008E2336">
      <w:pPr>
        <w:pStyle w:val="Caption"/>
        <w:keepNext/>
        <w:ind w:left="363"/>
        <w:jc w:val="center"/>
        <w:rPr>
          <w:b/>
          <w:bCs/>
          <w:i w:val="0"/>
          <w:iCs w:val="0"/>
          <w:color w:val="000000" w:themeColor="text1"/>
          <w:sz w:val="24"/>
          <w:szCs w:val="24"/>
        </w:rPr>
      </w:pPr>
      <w:bookmarkStart w:id="7" w:name="_Toc228699841"/>
      <w:r w:rsidRPr="003F3581">
        <w:rPr>
          <w:noProof/>
          <w:sz w:val="17"/>
        </w:rPr>
        <w:lastRenderedPageBreak/>
        <w:drawing>
          <wp:anchor distT="0" distB="0" distL="114300" distR="114300" simplePos="0" relativeHeight="251659264" behindDoc="0" locked="0" layoutInCell="1" allowOverlap="1" wp14:anchorId="61D659BA" wp14:editId="773D2B1B">
            <wp:simplePos x="0" y="0"/>
            <wp:positionH relativeFrom="column">
              <wp:posOffset>-344197</wp:posOffset>
            </wp:positionH>
            <wp:positionV relativeFrom="paragraph">
              <wp:posOffset>268632</wp:posOffset>
            </wp:positionV>
            <wp:extent cx="6033770" cy="3293745"/>
            <wp:effectExtent l="0" t="0" r="5080" b="1905"/>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28A0092B-C50C-407E-A947-70E740481C1C}">
                          <a14:useLocalDpi xmlns:a14="http://schemas.microsoft.com/office/drawing/2010/main" val="0"/>
                        </a:ext>
                      </a:extLst>
                    </a:blip>
                    <a:stretch>
                      <a:fillRect/>
                    </a:stretch>
                  </pic:blipFill>
                  <pic:spPr>
                    <a:xfrm>
                      <a:off x="0" y="0"/>
                      <a:ext cx="6033770" cy="3293745"/>
                    </a:xfrm>
                    <a:prstGeom prst="rect">
                      <a:avLst/>
                    </a:prstGeom>
                  </pic:spPr>
                </pic:pic>
              </a:graphicData>
            </a:graphic>
          </wp:anchor>
        </w:drawing>
      </w:r>
      <w:r w:rsidRPr="008756C6">
        <w:rPr>
          <w:b/>
          <w:bCs/>
          <w:i w:val="0"/>
          <w:iCs w:val="0"/>
          <w:color w:val="000000" w:themeColor="text1"/>
          <w:sz w:val="24"/>
          <w:szCs w:val="24"/>
        </w:rPr>
        <w:t xml:space="preserve">Gambar 1 Kontribusi Orisinil </w:t>
      </w:r>
      <w:r w:rsidRPr="008756C6">
        <w:rPr>
          <w:b/>
          <w:bCs/>
          <w:i w:val="0"/>
          <w:iCs w:val="0"/>
          <w:color w:val="000000" w:themeColor="text1"/>
          <w:sz w:val="24"/>
          <w:szCs w:val="24"/>
        </w:rPr>
        <w:fldChar w:fldCharType="begin"/>
      </w:r>
      <w:r w:rsidRPr="008756C6">
        <w:rPr>
          <w:b/>
          <w:bCs/>
          <w:i w:val="0"/>
          <w:iCs w:val="0"/>
          <w:color w:val="000000" w:themeColor="text1"/>
          <w:sz w:val="24"/>
          <w:szCs w:val="24"/>
        </w:rPr>
        <w:instrText xml:space="preserve"> SEQ Gambar_1_Kontribusi_Orisinil \* ARABIC </w:instrText>
      </w:r>
      <w:r w:rsidRPr="008756C6">
        <w:rPr>
          <w:b/>
          <w:bCs/>
          <w:i w:val="0"/>
          <w:iCs w:val="0"/>
          <w:color w:val="000000" w:themeColor="text1"/>
          <w:sz w:val="24"/>
          <w:szCs w:val="24"/>
        </w:rPr>
        <w:fldChar w:fldCharType="separate"/>
      </w:r>
      <w:r>
        <w:rPr>
          <w:b/>
          <w:bCs/>
          <w:i w:val="0"/>
          <w:iCs w:val="0"/>
          <w:noProof/>
          <w:color w:val="000000" w:themeColor="text1"/>
          <w:sz w:val="24"/>
          <w:szCs w:val="24"/>
        </w:rPr>
        <w:t>1</w:t>
      </w:r>
      <w:bookmarkEnd w:id="7"/>
      <w:r w:rsidRPr="008756C6">
        <w:rPr>
          <w:b/>
          <w:bCs/>
          <w:i w:val="0"/>
          <w:iCs w:val="0"/>
          <w:color w:val="000000" w:themeColor="text1"/>
          <w:sz w:val="24"/>
          <w:szCs w:val="24"/>
        </w:rPr>
        <w:fldChar w:fldCharType="end"/>
      </w:r>
    </w:p>
    <w:p w14:paraId="7EDBF1EF" w14:textId="77777777" w:rsidR="008E2336" w:rsidRDefault="008E2336" w:rsidP="008E2336">
      <w:pPr>
        <w:pStyle w:val="BodyText"/>
        <w:spacing w:before="8" w:line="360" w:lineRule="auto"/>
        <w:ind w:left="363"/>
        <w:rPr>
          <w:sz w:val="17"/>
        </w:rPr>
      </w:pPr>
    </w:p>
    <w:p w14:paraId="56DD5D5A" w14:textId="77777777" w:rsidR="008E2336" w:rsidRDefault="008E2336" w:rsidP="008E2336">
      <w:pPr>
        <w:pStyle w:val="BodyText"/>
        <w:spacing w:line="360" w:lineRule="auto"/>
        <w:ind w:left="363"/>
      </w:pPr>
    </w:p>
    <w:p w14:paraId="05532588" w14:textId="77777777" w:rsidR="008E2336" w:rsidRDefault="008E2336" w:rsidP="008E2336">
      <w:pPr>
        <w:pStyle w:val="BodyText"/>
        <w:spacing w:before="111" w:line="360" w:lineRule="auto"/>
        <w:ind w:left="363"/>
      </w:pPr>
    </w:p>
    <w:p w14:paraId="61D39218" w14:textId="77777777" w:rsidR="008E2336" w:rsidRPr="00997FAF" w:rsidRDefault="008E2336" w:rsidP="008E2336">
      <w:pPr>
        <w:pStyle w:val="Heading2"/>
        <w:numPr>
          <w:ilvl w:val="0"/>
          <w:numId w:val="5"/>
        </w:numPr>
        <w:spacing w:before="240"/>
        <w:ind w:left="426" w:right="5247"/>
      </w:pPr>
      <w:bookmarkStart w:id="8" w:name="_Toc233214688"/>
      <w:r w:rsidRPr="00997FAF">
        <w:t>Struktur Laporan</w:t>
      </w:r>
      <w:bookmarkEnd w:id="8"/>
    </w:p>
    <w:p w14:paraId="0C988BB2" w14:textId="77777777" w:rsidR="008E2336" w:rsidRDefault="008E2336" w:rsidP="008E2336">
      <w:pPr>
        <w:pStyle w:val="NormalWeb"/>
        <w:spacing w:before="164" w:beforeAutospacing="0" w:line="360" w:lineRule="auto"/>
        <w:ind w:left="426"/>
        <w:jc w:val="both"/>
      </w:pPr>
      <w:r>
        <w:t xml:space="preserve">  </w:t>
      </w:r>
      <w:r w:rsidRPr="003F3581">
        <w:t xml:space="preserve">Laporan portofolio ini disusun dalam struktur sebagai berikut: </w:t>
      </w:r>
    </w:p>
    <w:p w14:paraId="5333F17F" w14:textId="77777777" w:rsidR="008E2336" w:rsidRPr="00E54F16" w:rsidRDefault="008E2336" w:rsidP="008E2336">
      <w:pPr>
        <w:pStyle w:val="NormalWeb"/>
        <w:numPr>
          <w:ilvl w:val="1"/>
          <w:numId w:val="1"/>
        </w:numPr>
        <w:spacing w:before="164" w:beforeAutospacing="0" w:line="360" w:lineRule="auto"/>
        <w:ind w:left="851"/>
        <w:jc w:val="both"/>
      </w:pPr>
      <w:r w:rsidRPr="003F3581">
        <w:t xml:space="preserve">Bagian Awal </w:t>
      </w:r>
    </w:p>
    <w:p w14:paraId="0AC47A12" w14:textId="77777777" w:rsidR="008E2336" w:rsidRPr="003F3581" w:rsidRDefault="008E2336" w:rsidP="008E2336">
      <w:pPr>
        <w:pStyle w:val="NormalWeb"/>
        <w:spacing w:before="164" w:beforeAutospacing="0" w:line="360" w:lineRule="auto"/>
        <w:ind w:left="851" w:firstLine="578"/>
        <w:jc w:val="both"/>
      </w:pPr>
      <w:r w:rsidRPr="003F3581">
        <w:t xml:space="preserve">Bagian awal memuat kata pengantar, daftar isi, daftar tabel, daftar gambar, dan daftar lampiran yang berfungsi sebagai perangkat navigasi untuk membantu pembaca menelusuri isi laporan secara terstruktur. </w:t>
      </w:r>
    </w:p>
    <w:p w14:paraId="2E8BAB5A" w14:textId="77777777" w:rsidR="008E2336" w:rsidRPr="00E54F16" w:rsidRDefault="008E2336" w:rsidP="008E2336">
      <w:pPr>
        <w:pStyle w:val="NormalWeb"/>
        <w:numPr>
          <w:ilvl w:val="1"/>
          <w:numId w:val="1"/>
        </w:numPr>
        <w:spacing w:before="164" w:beforeAutospacing="0" w:line="360" w:lineRule="auto"/>
        <w:ind w:left="851"/>
        <w:jc w:val="both"/>
      </w:pPr>
      <w:r w:rsidRPr="003F3581">
        <w:t xml:space="preserve">Bagian Inti </w:t>
      </w:r>
    </w:p>
    <w:p w14:paraId="3F3978FB" w14:textId="77777777" w:rsidR="008E2336" w:rsidRPr="003F3581" w:rsidRDefault="008E2336" w:rsidP="008E2336">
      <w:pPr>
        <w:pStyle w:val="NormalWeb"/>
        <w:spacing w:before="164" w:beforeAutospacing="0" w:line="360" w:lineRule="auto"/>
        <w:ind w:left="851" w:firstLine="578"/>
        <w:jc w:val="both"/>
      </w:pPr>
      <w:r w:rsidRPr="003F3581">
        <w:t xml:space="preserve">Bab I Pendahuluan: Berisi latar belakang pentingnya strategi guru akhlak di era disrupsi digital, rumusan masalah tentang hambatan belajar dan solusi pedagogik, tujuan penelitian, peta jalan penelitian, serta kontribusi orisinal. Di akhir, dijelaskan struktur laporan yang terdiri dari bagian awal, inti, dan akhir. </w:t>
      </w:r>
    </w:p>
    <w:p w14:paraId="1AE3147F" w14:textId="77777777" w:rsidR="008E2336" w:rsidRPr="003F3581" w:rsidRDefault="008E2336" w:rsidP="008E2336">
      <w:pPr>
        <w:pStyle w:val="NormalWeb"/>
        <w:spacing w:before="164" w:beforeAutospacing="0" w:line="360" w:lineRule="auto"/>
        <w:ind w:left="851" w:firstLine="578"/>
        <w:jc w:val="both"/>
      </w:pPr>
      <w:r w:rsidRPr="003F3581">
        <w:lastRenderedPageBreak/>
        <w:t>Bab II Tinjauan Pustaka dan Kerangka Teori: Membahas teori pendidikan karakter, disrupsi digital (</w:t>
      </w:r>
      <w:r w:rsidRPr="003F3581">
        <w:rPr>
          <w:i/>
          <w:iCs/>
        </w:rPr>
        <w:t>Digital Natives</w:t>
      </w:r>
      <w:r w:rsidRPr="003F3581">
        <w:t xml:space="preserve">), pendekatan </w:t>
      </w:r>
      <w:r w:rsidRPr="003F3581">
        <w:rPr>
          <w:i/>
          <w:iCs/>
        </w:rPr>
        <w:t>Joyful Learning</w:t>
      </w:r>
      <w:r w:rsidRPr="003F3581">
        <w:t xml:space="preserve">, dan konsep pendidikan berbasis Manhaj Salafus Shalih. Kerangka teori menegaskan pentingnya strategi pedagogik yang adaptif, menyenangkan, dan tetap bernilai Islam. </w:t>
      </w:r>
    </w:p>
    <w:p w14:paraId="1496016A" w14:textId="77777777" w:rsidR="008E2336" w:rsidRPr="003F3581" w:rsidRDefault="008E2336" w:rsidP="008E2336">
      <w:pPr>
        <w:pStyle w:val="NormalWeb"/>
        <w:spacing w:before="164" w:beforeAutospacing="0" w:line="360" w:lineRule="auto"/>
        <w:ind w:left="851" w:firstLine="578"/>
        <w:jc w:val="both"/>
      </w:pPr>
      <w:r w:rsidRPr="003F3581">
        <w:t xml:space="preserve">Bab III Presentasi Artikel Ilmiah: Menyajikan hasil kajian ilmiah mengenai penerapan strategi guru akhlak di SD IT dan implementasi kurikulum pesantren, serta analisis relevansinya dengan teori-teori yang digunakan. </w:t>
      </w:r>
    </w:p>
    <w:p w14:paraId="59C0F89A" w14:textId="77777777" w:rsidR="008E2336" w:rsidRPr="003F3581" w:rsidRDefault="008E2336" w:rsidP="008E2336">
      <w:pPr>
        <w:pStyle w:val="NormalWeb"/>
        <w:spacing w:before="164" w:beforeAutospacing="0" w:line="360" w:lineRule="auto"/>
        <w:ind w:left="851" w:firstLine="578"/>
        <w:jc w:val="both"/>
      </w:pPr>
      <w:r w:rsidRPr="003F3581">
        <w:t>Bab IV Sintesis dan Diskusi</w:t>
      </w:r>
      <w:r w:rsidRPr="003F3581">
        <w:rPr>
          <w:b/>
          <w:bCs/>
        </w:rPr>
        <w:t>:</w:t>
      </w:r>
      <w:r w:rsidRPr="003F3581">
        <w:t xml:space="preserve"> Memuat kesimpulan dan pembahasan hasil penelitian, menekankan pentingnya sinergi antara metode pendidikan yang modern dan menyenangkan dengan nilai-nilai murni ajaran Islam. </w:t>
      </w:r>
    </w:p>
    <w:p w14:paraId="5B0E1585" w14:textId="77777777" w:rsidR="008E2336" w:rsidRPr="00E54F16" w:rsidRDefault="008E2336" w:rsidP="008E2336">
      <w:pPr>
        <w:pStyle w:val="NormalWeb"/>
        <w:numPr>
          <w:ilvl w:val="1"/>
          <w:numId w:val="1"/>
        </w:numPr>
        <w:spacing w:before="164" w:beforeAutospacing="0" w:line="360" w:lineRule="auto"/>
        <w:ind w:left="851"/>
        <w:jc w:val="both"/>
      </w:pPr>
      <w:r w:rsidRPr="003F3581">
        <w:t xml:space="preserve">Bagian Akhir </w:t>
      </w:r>
    </w:p>
    <w:p w14:paraId="465C6688" w14:textId="77777777" w:rsidR="008E2336" w:rsidRPr="003F3581" w:rsidRDefault="008E2336" w:rsidP="008E2336">
      <w:pPr>
        <w:pStyle w:val="NormalWeb"/>
        <w:spacing w:before="164" w:beforeAutospacing="0" w:line="360" w:lineRule="auto"/>
        <w:ind w:left="851" w:firstLine="578"/>
        <w:jc w:val="both"/>
      </w:pPr>
      <w:r w:rsidRPr="003F3581">
        <w:t xml:space="preserve">Bagian akhir laporan berisi daftar pustaka yang memuat seluruh sumber rujukan ilmiah yang digunakan dalam penelitian, serta lampiran yang berfungsi sebagai pelengkap dan bukti pendukung kegiatan penelitian. Lampiran mencakup dokumen penting seperti draf artikel, surat penerimaan publikasi (LOA), serta instrumen penelitian yang digunakan. Seluruh bagian ini disusun untuk memperkuat validitas dan kelengkapan hasil penelitian secara menyeluruh. </w:t>
      </w:r>
    </w:p>
    <w:p w14:paraId="0D509E11" w14:textId="77777777" w:rsidR="009539A0" w:rsidRDefault="009539A0"/>
    <w:sectPr w:rsidR="009539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E3F49"/>
    <w:multiLevelType w:val="hybridMultilevel"/>
    <w:tmpl w:val="08AC0596"/>
    <w:lvl w:ilvl="0" w:tplc="920A2A44">
      <w:start w:val="1"/>
      <w:numFmt w:val="upperLetter"/>
      <w:lvlText w:val="%1."/>
      <w:lvlJc w:val="left"/>
      <w:pPr>
        <w:ind w:left="860" w:hanging="293"/>
      </w:pPr>
      <w:rPr>
        <w:rFonts w:ascii="Times New Roman" w:eastAsia="Times New Roman" w:hAnsi="Times New Roman" w:cs="Times New Roman" w:hint="default"/>
        <w:b/>
        <w:bCs/>
        <w:i w:val="0"/>
        <w:iCs w:val="0"/>
        <w:spacing w:val="-2"/>
        <w:w w:val="100"/>
        <w:sz w:val="24"/>
        <w:szCs w:val="24"/>
        <w:lang w:val="id" w:eastAsia="en-US" w:bidi="ar-SA"/>
      </w:rPr>
    </w:lvl>
    <w:lvl w:ilvl="1" w:tplc="C548D586">
      <w:start w:val="1"/>
      <w:numFmt w:val="decimal"/>
      <w:lvlText w:val="%2."/>
      <w:lvlJc w:val="left"/>
      <w:pPr>
        <w:ind w:left="128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248C6D2A">
      <w:numFmt w:val="bullet"/>
      <w:lvlText w:val="•"/>
      <w:lvlJc w:val="left"/>
      <w:pPr>
        <w:ind w:left="2193" w:hanging="360"/>
      </w:pPr>
      <w:rPr>
        <w:rFonts w:hint="default"/>
        <w:lang w:val="id" w:eastAsia="en-US" w:bidi="ar-SA"/>
      </w:rPr>
    </w:lvl>
    <w:lvl w:ilvl="3" w:tplc="55AAF51A">
      <w:numFmt w:val="bullet"/>
      <w:lvlText w:val="•"/>
      <w:lvlJc w:val="left"/>
      <w:pPr>
        <w:ind w:left="3106" w:hanging="360"/>
      </w:pPr>
      <w:rPr>
        <w:rFonts w:hint="default"/>
        <w:lang w:val="id" w:eastAsia="en-US" w:bidi="ar-SA"/>
      </w:rPr>
    </w:lvl>
    <w:lvl w:ilvl="4" w:tplc="B2526340">
      <w:numFmt w:val="bullet"/>
      <w:lvlText w:val="•"/>
      <w:lvlJc w:val="left"/>
      <w:pPr>
        <w:ind w:left="4020" w:hanging="360"/>
      </w:pPr>
      <w:rPr>
        <w:rFonts w:hint="default"/>
        <w:lang w:val="id" w:eastAsia="en-US" w:bidi="ar-SA"/>
      </w:rPr>
    </w:lvl>
    <w:lvl w:ilvl="5" w:tplc="F58A6B62">
      <w:numFmt w:val="bullet"/>
      <w:lvlText w:val="•"/>
      <w:lvlJc w:val="left"/>
      <w:pPr>
        <w:ind w:left="4933" w:hanging="360"/>
      </w:pPr>
      <w:rPr>
        <w:rFonts w:hint="default"/>
        <w:lang w:val="id" w:eastAsia="en-US" w:bidi="ar-SA"/>
      </w:rPr>
    </w:lvl>
    <w:lvl w:ilvl="6" w:tplc="0630AE6C">
      <w:numFmt w:val="bullet"/>
      <w:lvlText w:val="•"/>
      <w:lvlJc w:val="left"/>
      <w:pPr>
        <w:ind w:left="5846" w:hanging="360"/>
      </w:pPr>
      <w:rPr>
        <w:rFonts w:hint="default"/>
        <w:lang w:val="id" w:eastAsia="en-US" w:bidi="ar-SA"/>
      </w:rPr>
    </w:lvl>
    <w:lvl w:ilvl="7" w:tplc="0F347A9C">
      <w:numFmt w:val="bullet"/>
      <w:lvlText w:val="•"/>
      <w:lvlJc w:val="left"/>
      <w:pPr>
        <w:ind w:left="6760" w:hanging="360"/>
      </w:pPr>
      <w:rPr>
        <w:rFonts w:hint="default"/>
        <w:lang w:val="id" w:eastAsia="en-US" w:bidi="ar-SA"/>
      </w:rPr>
    </w:lvl>
    <w:lvl w:ilvl="8" w:tplc="2778AC0C">
      <w:numFmt w:val="bullet"/>
      <w:lvlText w:val="•"/>
      <w:lvlJc w:val="left"/>
      <w:pPr>
        <w:ind w:left="7673" w:hanging="360"/>
      </w:pPr>
      <w:rPr>
        <w:rFonts w:hint="default"/>
        <w:lang w:val="id" w:eastAsia="en-US" w:bidi="ar-SA"/>
      </w:rPr>
    </w:lvl>
  </w:abstractNum>
  <w:abstractNum w:abstractNumId="1" w15:restartNumberingAfterBreak="0">
    <w:nsid w:val="3408575E"/>
    <w:multiLevelType w:val="multilevel"/>
    <w:tmpl w:val="044E739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7B05EF8"/>
    <w:multiLevelType w:val="hybridMultilevel"/>
    <w:tmpl w:val="2D8A6FDE"/>
    <w:lvl w:ilvl="0" w:tplc="3809000F">
      <w:start w:val="1"/>
      <w:numFmt w:val="decimal"/>
      <w:lvlText w:val="%1."/>
      <w:lvlJc w:val="left"/>
      <w:pPr>
        <w:ind w:left="1580" w:hanging="360"/>
      </w:pPr>
    </w:lvl>
    <w:lvl w:ilvl="1" w:tplc="38090019" w:tentative="1">
      <w:start w:val="1"/>
      <w:numFmt w:val="lowerLetter"/>
      <w:lvlText w:val="%2."/>
      <w:lvlJc w:val="left"/>
      <w:pPr>
        <w:ind w:left="2300" w:hanging="360"/>
      </w:pPr>
    </w:lvl>
    <w:lvl w:ilvl="2" w:tplc="3809001B" w:tentative="1">
      <w:start w:val="1"/>
      <w:numFmt w:val="lowerRoman"/>
      <w:lvlText w:val="%3."/>
      <w:lvlJc w:val="right"/>
      <w:pPr>
        <w:ind w:left="3020" w:hanging="180"/>
      </w:pPr>
    </w:lvl>
    <w:lvl w:ilvl="3" w:tplc="3809000F" w:tentative="1">
      <w:start w:val="1"/>
      <w:numFmt w:val="decimal"/>
      <w:lvlText w:val="%4."/>
      <w:lvlJc w:val="left"/>
      <w:pPr>
        <w:ind w:left="3740" w:hanging="360"/>
      </w:pPr>
    </w:lvl>
    <w:lvl w:ilvl="4" w:tplc="38090019" w:tentative="1">
      <w:start w:val="1"/>
      <w:numFmt w:val="lowerLetter"/>
      <w:lvlText w:val="%5."/>
      <w:lvlJc w:val="left"/>
      <w:pPr>
        <w:ind w:left="4460" w:hanging="360"/>
      </w:pPr>
    </w:lvl>
    <w:lvl w:ilvl="5" w:tplc="3809001B" w:tentative="1">
      <w:start w:val="1"/>
      <w:numFmt w:val="lowerRoman"/>
      <w:lvlText w:val="%6."/>
      <w:lvlJc w:val="right"/>
      <w:pPr>
        <w:ind w:left="5180" w:hanging="180"/>
      </w:pPr>
    </w:lvl>
    <w:lvl w:ilvl="6" w:tplc="3809000F" w:tentative="1">
      <w:start w:val="1"/>
      <w:numFmt w:val="decimal"/>
      <w:lvlText w:val="%7."/>
      <w:lvlJc w:val="left"/>
      <w:pPr>
        <w:ind w:left="5900" w:hanging="360"/>
      </w:pPr>
    </w:lvl>
    <w:lvl w:ilvl="7" w:tplc="38090019" w:tentative="1">
      <w:start w:val="1"/>
      <w:numFmt w:val="lowerLetter"/>
      <w:lvlText w:val="%8."/>
      <w:lvlJc w:val="left"/>
      <w:pPr>
        <w:ind w:left="6620" w:hanging="360"/>
      </w:pPr>
    </w:lvl>
    <w:lvl w:ilvl="8" w:tplc="3809001B" w:tentative="1">
      <w:start w:val="1"/>
      <w:numFmt w:val="lowerRoman"/>
      <w:lvlText w:val="%9."/>
      <w:lvlJc w:val="right"/>
      <w:pPr>
        <w:ind w:left="7340" w:hanging="180"/>
      </w:pPr>
    </w:lvl>
  </w:abstractNum>
  <w:abstractNum w:abstractNumId="3" w15:restartNumberingAfterBreak="0">
    <w:nsid w:val="6DE07FBD"/>
    <w:multiLevelType w:val="hybridMultilevel"/>
    <w:tmpl w:val="F3D4CD3A"/>
    <w:lvl w:ilvl="0" w:tplc="3C76C6BE">
      <w:start w:val="1"/>
      <w:numFmt w:val="upperLetter"/>
      <w:lvlText w:val="%1."/>
      <w:lvlJc w:val="left"/>
      <w:pPr>
        <w:ind w:left="723" w:hanging="360"/>
      </w:pPr>
      <w:rPr>
        <w:rFonts w:hint="default"/>
      </w:rPr>
    </w:lvl>
    <w:lvl w:ilvl="1" w:tplc="38090019" w:tentative="1">
      <w:start w:val="1"/>
      <w:numFmt w:val="lowerLetter"/>
      <w:lvlText w:val="%2."/>
      <w:lvlJc w:val="left"/>
      <w:pPr>
        <w:ind w:left="1443" w:hanging="360"/>
      </w:pPr>
    </w:lvl>
    <w:lvl w:ilvl="2" w:tplc="3809001B" w:tentative="1">
      <w:start w:val="1"/>
      <w:numFmt w:val="lowerRoman"/>
      <w:lvlText w:val="%3."/>
      <w:lvlJc w:val="right"/>
      <w:pPr>
        <w:ind w:left="2163" w:hanging="180"/>
      </w:pPr>
    </w:lvl>
    <w:lvl w:ilvl="3" w:tplc="3809000F" w:tentative="1">
      <w:start w:val="1"/>
      <w:numFmt w:val="decimal"/>
      <w:lvlText w:val="%4."/>
      <w:lvlJc w:val="left"/>
      <w:pPr>
        <w:ind w:left="2883" w:hanging="360"/>
      </w:pPr>
    </w:lvl>
    <w:lvl w:ilvl="4" w:tplc="38090019" w:tentative="1">
      <w:start w:val="1"/>
      <w:numFmt w:val="lowerLetter"/>
      <w:lvlText w:val="%5."/>
      <w:lvlJc w:val="left"/>
      <w:pPr>
        <w:ind w:left="3603" w:hanging="360"/>
      </w:pPr>
    </w:lvl>
    <w:lvl w:ilvl="5" w:tplc="3809001B" w:tentative="1">
      <w:start w:val="1"/>
      <w:numFmt w:val="lowerRoman"/>
      <w:lvlText w:val="%6."/>
      <w:lvlJc w:val="right"/>
      <w:pPr>
        <w:ind w:left="4323" w:hanging="180"/>
      </w:pPr>
    </w:lvl>
    <w:lvl w:ilvl="6" w:tplc="3809000F" w:tentative="1">
      <w:start w:val="1"/>
      <w:numFmt w:val="decimal"/>
      <w:lvlText w:val="%7."/>
      <w:lvlJc w:val="left"/>
      <w:pPr>
        <w:ind w:left="5043" w:hanging="360"/>
      </w:pPr>
    </w:lvl>
    <w:lvl w:ilvl="7" w:tplc="38090019" w:tentative="1">
      <w:start w:val="1"/>
      <w:numFmt w:val="lowerLetter"/>
      <w:lvlText w:val="%8."/>
      <w:lvlJc w:val="left"/>
      <w:pPr>
        <w:ind w:left="5763" w:hanging="360"/>
      </w:pPr>
    </w:lvl>
    <w:lvl w:ilvl="8" w:tplc="3809001B" w:tentative="1">
      <w:start w:val="1"/>
      <w:numFmt w:val="lowerRoman"/>
      <w:lvlText w:val="%9."/>
      <w:lvlJc w:val="right"/>
      <w:pPr>
        <w:ind w:left="6483" w:hanging="180"/>
      </w:pPr>
    </w:lvl>
  </w:abstractNum>
  <w:abstractNum w:abstractNumId="4" w15:restartNumberingAfterBreak="0">
    <w:nsid w:val="74663809"/>
    <w:multiLevelType w:val="hybridMultilevel"/>
    <w:tmpl w:val="DE307D9A"/>
    <w:lvl w:ilvl="0" w:tplc="3809000F">
      <w:start w:val="1"/>
      <w:numFmt w:val="decimal"/>
      <w:lvlText w:val="%1."/>
      <w:lvlJc w:val="left"/>
      <w:pPr>
        <w:ind w:left="1580" w:hanging="360"/>
      </w:pPr>
    </w:lvl>
    <w:lvl w:ilvl="1" w:tplc="38090019" w:tentative="1">
      <w:start w:val="1"/>
      <w:numFmt w:val="lowerLetter"/>
      <w:lvlText w:val="%2."/>
      <w:lvlJc w:val="left"/>
      <w:pPr>
        <w:ind w:left="2300" w:hanging="360"/>
      </w:pPr>
    </w:lvl>
    <w:lvl w:ilvl="2" w:tplc="3809001B" w:tentative="1">
      <w:start w:val="1"/>
      <w:numFmt w:val="lowerRoman"/>
      <w:lvlText w:val="%3."/>
      <w:lvlJc w:val="right"/>
      <w:pPr>
        <w:ind w:left="3020" w:hanging="180"/>
      </w:pPr>
    </w:lvl>
    <w:lvl w:ilvl="3" w:tplc="3809000F" w:tentative="1">
      <w:start w:val="1"/>
      <w:numFmt w:val="decimal"/>
      <w:lvlText w:val="%4."/>
      <w:lvlJc w:val="left"/>
      <w:pPr>
        <w:ind w:left="3740" w:hanging="360"/>
      </w:pPr>
    </w:lvl>
    <w:lvl w:ilvl="4" w:tplc="38090019" w:tentative="1">
      <w:start w:val="1"/>
      <w:numFmt w:val="lowerLetter"/>
      <w:lvlText w:val="%5."/>
      <w:lvlJc w:val="left"/>
      <w:pPr>
        <w:ind w:left="4460" w:hanging="360"/>
      </w:pPr>
    </w:lvl>
    <w:lvl w:ilvl="5" w:tplc="3809001B" w:tentative="1">
      <w:start w:val="1"/>
      <w:numFmt w:val="lowerRoman"/>
      <w:lvlText w:val="%6."/>
      <w:lvlJc w:val="right"/>
      <w:pPr>
        <w:ind w:left="5180" w:hanging="180"/>
      </w:pPr>
    </w:lvl>
    <w:lvl w:ilvl="6" w:tplc="3809000F" w:tentative="1">
      <w:start w:val="1"/>
      <w:numFmt w:val="decimal"/>
      <w:lvlText w:val="%7."/>
      <w:lvlJc w:val="left"/>
      <w:pPr>
        <w:ind w:left="5900" w:hanging="360"/>
      </w:pPr>
    </w:lvl>
    <w:lvl w:ilvl="7" w:tplc="38090019" w:tentative="1">
      <w:start w:val="1"/>
      <w:numFmt w:val="lowerLetter"/>
      <w:lvlText w:val="%8."/>
      <w:lvlJc w:val="left"/>
      <w:pPr>
        <w:ind w:left="6620" w:hanging="360"/>
      </w:pPr>
    </w:lvl>
    <w:lvl w:ilvl="8" w:tplc="3809001B" w:tentative="1">
      <w:start w:val="1"/>
      <w:numFmt w:val="lowerRoman"/>
      <w:lvlText w:val="%9."/>
      <w:lvlJc w:val="right"/>
      <w:pPr>
        <w:ind w:left="7340" w:hanging="180"/>
      </w:pPr>
    </w:lvl>
  </w:abstractNum>
  <w:num w:numId="1">
    <w:abstractNumId w:val="0"/>
  </w:num>
  <w:num w:numId="2">
    <w:abstractNumId w:val="4"/>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2336"/>
    <w:rsid w:val="00254E3C"/>
    <w:rsid w:val="003E3BEF"/>
    <w:rsid w:val="003F788D"/>
    <w:rsid w:val="005A2086"/>
    <w:rsid w:val="00650E0A"/>
    <w:rsid w:val="008E2336"/>
    <w:rsid w:val="009539A0"/>
    <w:rsid w:val="00D52F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96AB57"/>
  <w15:chartTrackingRefBased/>
  <w15:docId w15:val="{F4AA6C62-BAB0-4966-8CC8-BFB4CD837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2336"/>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8E2336"/>
    <w:pPr>
      <w:ind w:left="358" w:right="1664"/>
      <w:jc w:val="center"/>
      <w:outlineLvl w:val="0"/>
    </w:pPr>
    <w:rPr>
      <w:b/>
      <w:bCs/>
      <w:sz w:val="24"/>
      <w:szCs w:val="24"/>
    </w:rPr>
  </w:style>
  <w:style w:type="paragraph" w:styleId="Heading2">
    <w:name w:val="heading 2"/>
    <w:basedOn w:val="Normal"/>
    <w:link w:val="Heading2Char"/>
    <w:uiPriority w:val="9"/>
    <w:unhideWhenUsed/>
    <w:qFormat/>
    <w:rsid w:val="008E2336"/>
    <w:pPr>
      <w:ind w:right="5597"/>
      <w:jc w:val="both"/>
      <w:outlineLvl w:val="1"/>
    </w:pPr>
    <w:rPr>
      <w:b/>
      <w:bCs/>
      <w:spacing w:val="-1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2336"/>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9"/>
    <w:rsid w:val="008E2336"/>
    <w:rPr>
      <w:rFonts w:ascii="Times New Roman" w:eastAsia="Times New Roman" w:hAnsi="Times New Roman" w:cs="Times New Roman"/>
      <w:b/>
      <w:bCs/>
      <w:spacing w:val="-10"/>
      <w:sz w:val="24"/>
      <w:szCs w:val="24"/>
      <w:lang w:val="id"/>
    </w:rPr>
  </w:style>
  <w:style w:type="paragraph" w:styleId="BodyText">
    <w:name w:val="Body Text"/>
    <w:basedOn w:val="Normal"/>
    <w:link w:val="BodyTextChar"/>
    <w:uiPriority w:val="1"/>
    <w:qFormat/>
    <w:rsid w:val="008E2336"/>
    <w:rPr>
      <w:sz w:val="24"/>
      <w:szCs w:val="24"/>
    </w:rPr>
  </w:style>
  <w:style w:type="character" w:customStyle="1" w:styleId="BodyTextChar">
    <w:name w:val="Body Text Char"/>
    <w:basedOn w:val="DefaultParagraphFont"/>
    <w:link w:val="BodyText"/>
    <w:uiPriority w:val="1"/>
    <w:rsid w:val="008E2336"/>
    <w:rPr>
      <w:rFonts w:ascii="Times New Roman" w:eastAsia="Times New Roman" w:hAnsi="Times New Roman" w:cs="Times New Roman"/>
      <w:sz w:val="24"/>
      <w:szCs w:val="24"/>
      <w:lang w:val="id"/>
    </w:rPr>
  </w:style>
  <w:style w:type="paragraph" w:styleId="NormalWeb">
    <w:name w:val="Normal (Web)"/>
    <w:basedOn w:val="Normal"/>
    <w:uiPriority w:val="99"/>
    <w:unhideWhenUsed/>
    <w:rsid w:val="008E2336"/>
    <w:pPr>
      <w:widowControl/>
      <w:autoSpaceDE/>
      <w:autoSpaceDN/>
      <w:spacing w:before="100" w:beforeAutospacing="1" w:after="100" w:afterAutospacing="1"/>
    </w:pPr>
    <w:rPr>
      <w:sz w:val="24"/>
      <w:szCs w:val="24"/>
      <w:lang w:val="en-ID" w:eastAsia="en-ID"/>
    </w:rPr>
  </w:style>
  <w:style w:type="character" w:styleId="Strong">
    <w:name w:val="Strong"/>
    <w:basedOn w:val="DefaultParagraphFont"/>
    <w:uiPriority w:val="22"/>
    <w:qFormat/>
    <w:rsid w:val="008E2336"/>
    <w:rPr>
      <w:b/>
      <w:bCs/>
    </w:rPr>
  </w:style>
  <w:style w:type="table" w:styleId="TableGrid">
    <w:name w:val="Table Grid"/>
    <w:basedOn w:val="TableNormal"/>
    <w:uiPriority w:val="39"/>
    <w:rsid w:val="008E2336"/>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E2336"/>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5873</Words>
  <Characters>33479</Characters>
  <Application>Microsoft Office Word</Application>
  <DocSecurity>0</DocSecurity>
  <Lines>278</Lines>
  <Paragraphs>78</Paragraphs>
  <ScaleCrop>false</ScaleCrop>
  <Company/>
  <LinksUpToDate>false</LinksUpToDate>
  <CharactersWithSpaces>39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a wati</dc:creator>
  <cp:keywords/>
  <dc:description/>
  <cp:lastModifiedBy>fera wati</cp:lastModifiedBy>
  <cp:revision>1</cp:revision>
  <dcterms:created xsi:type="dcterms:W3CDTF">2026-06-25T05:27:00Z</dcterms:created>
  <dcterms:modified xsi:type="dcterms:W3CDTF">2026-06-25T05:28:00Z</dcterms:modified>
</cp:coreProperties>
</file>